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5039F4" w14:textId="208BB6C4" w:rsidR="004E436C" w:rsidRPr="0091439D" w:rsidRDefault="00C504F2" w:rsidP="0091439D">
      <w:pPr>
        <w:spacing w:after="0" w:line="240" w:lineRule="auto"/>
        <w:contextualSpacing/>
        <w:jc w:val="center"/>
        <w:rPr>
          <w:rFonts w:ascii="Times New Roman" w:hAnsi="Times New Roman" w:cs="Times New Roman"/>
          <w:b/>
          <w:bCs/>
          <w:sz w:val="28"/>
          <w:szCs w:val="28"/>
        </w:rPr>
      </w:pPr>
      <w:r w:rsidRPr="0091439D">
        <w:rPr>
          <w:rFonts w:ascii="Times New Roman" w:hAnsi="Times New Roman" w:cs="Times New Roman"/>
          <w:b/>
          <w:bCs/>
          <w:sz w:val="28"/>
          <w:szCs w:val="28"/>
        </w:rPr>
        <w:t xml:space="preserve">ANALISIS FAKTOR KECEMASAN PADA IBU </w:t>
      </w:r>
      <w:r w:rsidR="00092DE4" w:rsidRPr="0091439D">
        <w:rPr>
          <w:rFonts w:ascii="Times New Roman" w:hAnsi="Times New Roman" w:cs="Times New Roman"/>
          <w:b/>
          <w:bCs/>
          <w:sz w:val="28"/>
          <w:szCs w:val="28"/>
        </w:rPr>
        <w:t>BERSALIN</w:t>
      </w:r>
      <w:r w:rsidR="007D37ED" w:rsidRPr="0091439D">
        <w:rPr>
          <w:rFonts w:ascii="Times New Roman" w:hAnsi="Times New Roman" w:cs="Times New Roman"/>
          <w:b/>
          <w:bCs/>
          <w:sz w:val="28"/>
          <w:szCs w:val="28"/>
        </w:rPr>
        <w:t xml:space="preserve"> </w:t>
      </w:r>
      <w:r w:rsidR="003D49F1" w:rsidRPr="0091439D">
        <w:rPr>
          <w:rFonts w:ascii="Times New Roman" w:hAnsi="Times New Roman" w:cs="Times New Roman"/>
          <w:b/>
          <w:bCs/>
          <w:sz w:val="28"/>
          <w:szCs w:val="28"/>
        </w:rPr>
        <w:t>KALA 1</w:t>
      </w:r>
      <w:r w:rsidRPr="0091439D">
        <w:rPr>
          <w:rFonts w:ascii="Times New Roman" w:hAnsi="Times New Roman" w:cs="Times New Roman"/>
          <w:b/>
          <w:bCs/>
          <w:sz w:val="28"/>
          <w:szCs w:val="28"/>
        </w:rPr>
        <w:t xml:space="preserve"> DI RUANG BERSALIN PUSKESMAS PAITON</w:t>
      </w:r>
    </w:p>
    <w:p w14:paraId="21CC39DB" w14:textId="77777777" w:rsidR="004E436C" w:rsidRPr="0091439D" w:rsidRDefault="004E436C" w:rsidP="0091439D">
      <w:pPr>
        <w:spacing w:after="0" w:line="240" w:lineRule="auto"/>
        <w:contextualSpacing/>
        <w:rPr>
          <w:rFonts w:ascii="Times New Roman" w:hAnsi="Times New Roman" w:cs="Times New Roman"/>
          <w:sz w:val="32"/>
          <w:szCs w:val="32"/>
        </w:rPr>
      </w:pPr>
    </w:p>
    <w:p w14:paraId="24D7464A" w14:textId="6C845783" w:rsidR="00C504F2" w:rsidRPr="0091439D" w:rsidRDefault="00C504F2" w:rsidP="0091439D">
      <w:pPr>
        <w:spacing w:after="0" w:line="240" w:lineRule="auto"/>
        <w:contextualSpacing/>
        <w:jc w:val="center"/>
        <w:rPr>
          <w:rFonts w:ascii="Times New Roman" w:hAnsi="Times New Roman" w:cs="Times New Roman"/>
          <w:b/>
          <w:sz w:val="24"/>
          <w:szCs w:val="24"/>
          <w:vertAlign w:val="superscript"/>
        </w:rPr>
      </w:pPr>
      <w:r w:rsidRPr="0091439D">
        <w:rPr>
          <w:rFonts w:ascii="Times New Roman" w:hAnsi="Times New Roman" w:cs="Times New Roman"/>
          <w:b/>
          <w:bCs/>
          <w:sz w:val="24"/>
          <w:szCs w:val="24"/>
        </w:rPr>
        <w:t>Yusri Dwi Lestari</w:t>
      </w:r>
      <w:r w:rsidRPr="0091439D">
        <w:rPr>
          <w:rFonts w:ascii="Times New Roman" w:hAnsi="Times New Roman" w:cs="Times New Roman"/>
          <w:b/>
          <w:sz w:val="24"/>
          <w:szCs w:val="24"/>
          <w:vertAlign w:val="superscript"/>
        </w:rPr>
        <w:t>1*</w:t>
      </w:r>
      <w:r w:rsidRPr="0091439D">
        <w:rPr>
          <w:rFonts w:ascii="Times New Roman" w:hAnsi="Times New Roman" w:cs="Times New Roman"/>
          <w:b/>
          <w:sz w:val="24"/>
          <w:szCs w:val="24"/>
        </w:rPr>
        <w:t>, Cholilatul Kamila</w:t>
      </w:r>
      <w:r w:rsidR="00875049" w:rsidRPr="0091439D">
        <w:rPr>
          <w:rFonts w:ascii="Times New Roman" w:hAnsi="Times New Roman" w:cs="Times New Roman"/>
          <w:b/>
          <w:sz w:val="24"/>
          <w:szCs w:val="24"/>
          <w:vertAlign w:val="superscript"/>
        </w:rPr>
        <w:t>2</w:t>
      </w:r>
      <w:r w:rsidRPr="0091439D">
        <w:rPr>
          <w:rFonts w:ascii="Times New Roman" w:hAnsi="Times New Roman" w:cs="Times New Roman"/>
          <w:b/>
          <w:sz w:val="24"/>
          <w:szCs w:val="24"/>
        </w:rPr>
        <w:t xml:space="preserve">, Rizky </w:t>
      </w:r>
      <w:r w:rsidR="00875049" w:rsidRPr="0091439D">
        <w:rPr>
          <w:rFonts w:ascii="Times New Roman" w:hAnsi="Times New Roman" w:cs="Times New Roman"/>
          <w:b/>
          <w:sz w:val="24"/>
          <w:szCs w:val="24"/>
        </w:rPr>
        <w:t>M</w:t>
      </w:r>
      <w:r w:rsidRPr="0091439D">
        <w:rPr>
          <w:rFonts w:ascii="Times New Roman" w:hAnsi="Times New Roman" w:cs="Times New Roman"/>
          <w:b/>
          <w:sz w:val="24"/>
          <w:szCs w:val="24"/>
        </w:rPr>
        <w:t>aulidatul Hasanah</w:t>
      </w:r>
      <w:r w:rsidR="00875049" w:rsidRPr="0091439D">
        <w:rPr>
          <w:rFonts w:ascii="Times New Roman" w:hAnsi="Times New Roman" w:cs="Times New Roman"/>
          <w:b/>
          <w:sz w:val="24"/>
          <w:szCs w:val="24"/>
          <w:vertAlign w:val="superscript"/>
        </w:rPr>
        <w:t>3</w:t>
      </w:r>
    </w:p>
    <w:p w14:paraId="69B97486" w14:textId="3C17EAE8" w:rsidR="00875049" w:rsidRPr="0091439D" w:rsidRDefault="00875049" w:rsidP="0091439D">
      <w:pPr>
        <w:spacing w:after="0" w:line="240" w:lineRule="auto"/>
        <w:contextualSpacing/>
        <w:jc w:val="center"/>
        <w:rPr>
          <w:rFonts w:ascii="Times New Roman" w:hAnsi="Times New Roman" w:cs="Times New Roman"/>
        </w:rPr>
      </w:pPr>
      <w:r w:rsidRPr="0091439D">
        <w:rPr>
          <w:rFonts w:ascii="Times New Roman" w:hAnsi="Times New Roman" w:cs="Times New Roman"/>
        </w:rPr>
        <w:t>Universitas Nurul Jadid</w:t>
      </w:r>
      <w:r w:rsidR="0091439D" w:rsidRPr="0091439D">
        <w:rPr>
          <w:rFonts w:ascii="Times New Roman" w:hAnsi="Times New Roman" w:cs="Times New Roman"/>
          <w:vertAlign w:val="superscript"/>
        </w:rPr>
        <w:t>1,2,3</w:t>
      </w:r>
    </w:p>
    <w:p w14:paraId="1C77074B" w14:textId="7C9BA177" w:rsidR="00875049" w:rsidRPr="0091439D" w:rsidRDefault="00875049" w:rsidP="0091439D">
      <w:pPr>
        <w:spacing w:after="0" w:line="240" w:lineRule="auto"/>
        <w:contextualSpacing/>
        <w:jc w:val="center"/>
        <w:rPr>
          <w:rFonts w:ascii="Times New Roman" w:hAnsi="Times New Roman" w:cs="Times New Roman"/>
        </w:rPr>
      </w:pPr>
      <w:r w:rsidRPr="0091439D">
        <w:rPr>
          <w:rFonts w:ascii="Times New Roman" w:hAnsi="Times New Roman" w:cs="Times New Roman"/>
          <w:vertAlign w:val="superscript"/>
        </w:rPr>
        <w:t>*</w:t>
      </w:r>
      <w:r w:rsidRPr="0091439D">
        <w:rPr>
          <w:rFonts w:ascii="Times New Roman" w:hAnsi="Times New Roman" w:cs="Times New Roman"/>
          <w:i/>
          <w:iCs/>
        </w:rPr>
        <w:t>Corresponding Author</w:t>
      </w:r>
      <w:r w:rsidR="0091439D">
        <w:rPr>
          <w:rFonts w:ascii="Times New Roman" w:hAnsi="Times New Roman" w:cs="Times New Roman"/>
          <w:i/>
          <w:iCs/>
        </w:rPr>
        <w:t xml:space="preserve"> </w:t>
      </w:r>
      <w:r w:rsidRPr="0091439D">
        <w:rPr>
          <w:rFonts w:ascii="Times New Roman" w:hAnsi="Times New Roman" w:cs="Times New Roman"/>
        </w:rPr>
        <w:t xml:space="preserve">: </w:t>
      </w:r>
      <w:hyperlink r:id="rId8" w:history="1">
        <w:r w:rsidRPr="0091439D">
          <w:rPr>
            <w:rStyle w:val="Hyperlink"/>
            <w:rFonts w:ascii="Times New Roman" w:hAnsi="Times New Roman" w:cs="Times New Roman"/>
            <w:color w:val="auto"/>
            <w:u w:val="none"/>
          </w:rPr>
          <w:t>yusrifkes@gmail.com</w:t>
        </w:r>
      </w:hyperlink>
      <w:r w:rsidRPr="0091439D">
        <w:rPr>
          <w:rFonts w:ascii="Times New Roman" w:hAnsi="Times New Roman" w:cs="Times New Roman"/>
        </w:rPr>
        <w:t xml:space="preserve"> </w:t>
      </w:r>
    </w:p>
    <w:p w14:paraId="0E122E8C" w14:textId="77777777" w:rsidR="00875049" w:rsidRPr="0091439D" w:rsidRDefault="00875049" w:rsidP="0091439D">
      <w:pPr>
        <w:spacing w:after="0" w:line="240" w:lineRule="auto"/>
        <w:contextualSpacing/>
        <w:jc w:val="center"/>
        <w:rPr>
          <w:rFonts w:ascii="Times New Roman" w:hAnsi="Times New Roman" w:cs="Times New Roman"/>
          <w:sz w:val="24"/>
          <w:szCs w:val="24"/>
        </w:rPr>
      </w:pPr>
    </w:p>
    <w:p w14:paraId="32D455E9" w14:textId="1715BE5C" w:rsidR="004E436C" w:rsidRPr="0091439D" w:rsidRDefault="00875049" w:rsidP="0091439D">
      <w:pPr>
        <w:spacing w:after="0" w:line="240" w:lineRule="auto"/>
        <w:contextualSpacing/>
        <w:jc w:val="center"/>
        <w:rPr>
          <w:rFonts w:ascii="Times New Roman" w:hAnsi="Times New Roman" w:cs="Times New Roman"/>
          <w:b/>
          <w:bCs/>
          <w:sz w:val="24"/>
          <w:szCs w:val="24"/>
        </w:rPr>
      </w:pPr>
      <w:r w:rsidRPr="0091439D">
        <w:rPr>
          <w:rFonts w:ascii="Times New Roman" w:hAnsi="Times New Roman" w:cs="Times New Roman"/>
          <w:b/>
          <w:bCs/>
          <w:sz w:val="24"/>
          <w:szCs w:val="24"/>
        </w:rPr>
        <w:t>ABSTRAK</w:t>
      </w:r>
    </w:p>
    <w:p w14:paraId="30B5B78F" w14:textId="0C4B8433" w:rsidR="00B36F07" w:rsidRPr="0091439D" w:rsidRDefault="00092DE4" w:rsidP="0091439D">
      <w:pPr>
        <w:spacing w:after="0" w:line="240" w:lineRule="auto"/>
        <w:ind w:hanging="2"/>
        <w:jc w:val="both"/>
        <w:rPr>
          <w:rFonts w:ascii="Times New Roman" w:hAnsi="Times New Roman" w:cs="Times New Roman"/>
        </w:rPr>
      </w:pPr>
      <w:r w:rsidRPr="0091439D">
        <w:rPr>
          <w:rFonts w:ascii="Times New Roman" w:hAnsi="Times New Roman" w:cs="Times New Roman"/>
        </w:rPr>
        <w:t>Kecemasan merupakan salah satu faktor psikologis yang mempengaruhi persalinan. Kecemasan</w:t>
      </w:r>
      <w:r w:rsidR="00600AA8" w:rsidRPr="0091439D">
        <w:rPr>
          <w:rFonts w:ascii="Times New Roman" w:hAnsi="Times New Roman" w:cs="Times New Roman"/>
        </w:rPr>
        <w:t xml:space="preserve"> berat yang tidak tertangani dengan baik</w:t>
      </w:r>
      <w:r w:rsidRPr="0091439D">
        <w:rPr>
          <w:rFonts w:ascii="Times New Roman" w:hAnsi="Times New Roman" w:cs="Times New Roman"/>
        </w:rPr>
        <w:t xml:space="preserve"> dapat berakibat </w:t>
      </w:r>
      <w:r w:rsidR="00600AA8" w:rsidRPr="0091439D">
        <w:rPr>
          <w:rFonts w:ascii="Times New Roman" w:hAnsi="Times New Roman" w:cs="Times New Roman"/>
        </w:rPr>
        <w:t xml:space="preserve">negatif pada persalinan diantaranya menyebabkan kontraksi lemah, dan persalinan lama yang menjadi penyumbang tingginya angka kematian ibu dan bayi. Banyak faktor yang menyebabkan kecemasan yang dapat menjadi pertimbangan dalam mengatasi kecemasan pada ibu bersalin. </w:t>
      </w:r>
      <w:r w:rsidR="00600AA8" w:rsidRPr="0091439D">
        <w:rPr>
          <w:rFonts w:ascii="Times New Roman" w:hAnsi="Times New Roman" w:cs="Times New Roman"/>
          <w:iCs/>
        </w:rPr>
        <w:t xml:space="preserve">Penelitian ini bertujuan untuk mengetahui faktor yang mempengaruhi kecemasan pada ibu bersalin </w:t>
      </w:r>
      <w:r w:rsidR="00B36F07" w:rsidRPr="0091439D">
        <w:rPr>
          <w:rFonts w:ascii="Times New Roman" w:hAnsi="Times New Roman" w:cs="Times New Roman"/>
          <w:iCs/>
        </w:rPr>
        <w:t>diantaranya</w:t>
      </w:r>
      <w:r w:rsidR="00600AA8" w:rsidRPr="0091439D">
        <w:rPr>
          <w:rFonts w:ascii="Times New Roman" w:hAnsi="Times New Roman" w:cs="Times New Roman"/>
          <w:iCs/>
        </w:rPr>
        <w:t xml:space="preserve"> usia ibu, paritas, </w:t>
      </w:r>
      <w:r w:rsidR="00B36F07" w:rsidRPr="0091439D">
        <w:rPr>
          <w:rFonts w:ascii="Times New Roman" w:hAnsi="Times New Roman" w:cs="Times New Roman"/>
          <w:iCs/>
        </w:rPr>
        <w:t>p</w:t>
      </w:r>
      <w:r w:rsidR="00600AA8" w:rsidRPr="0091439D">
        <w:rPr>
          <w:rFonts w:ascii="Times New Roman" w:hAnsi="Times New Roman" w:cs="Times New Roman"/>
          <w:iCs/>
        </w:rPr>
        <w:t xml:space="preserve">endidikan, pekerjaan, pendampingan suami, dan kepatuhan </w:t>
      </w:r>
      <w:r w:rsidR="00600AA8" w:rsidRPr="0091439D">
        <w:rPr>
          <w:rFonts w:ascii="Times New Roman" w:hAnsi="Times New Roman" w:cs="Times New Roman"/>
          <w:i/>
        </w:rPr>
        <w:t>antenatal care</w:t>
      </w:r>
      <w:r w:rsidR="00600AA8" w:rsidRPr="0091439D">
        <w:rPr>
          <w:rFonts w:ascii="Times New Roman" w:hAnsi="Times New Roman" w:cs="Times New Roman"/>
        </w:rPr>
        <w:t xml:space="preserve">. Penelitian ini adalah penelitian </w:t>
      </w:r>
      <w:r w:rsidR="002F61F8" w:rsidRPr="0091439D">
        <w:rPr>
          <w:rFonts w:ascii="Times New Roman" w:hAnsi="Times New Roman" w:cs="Times New Roman"/>
        </w:rPr>
        <w:t>kuantitatif</w:t>
      </w:r>
      <w:r w:rsidR="007152E0" w:rsidRPr="0091439D">
        <w:rPr>
          <w:rFonts w:ascii="Times New Roman" w:hAnsi="Times New Roman" w:cs="Times New Roman"/>
        </w:rPr>
        <w:t>.</w:t>
      </w:r>
      <w:r w:rsidR="00600AA8" w:rsidRPr="0091439D">
        <w:rPr>
          <w:rFonts w:ascii="Times New Roman" w:hAnsi="Times New Roman" w:cs="Times New Roman"/>
        </w:rPr>
        <w:t xml:space="preserve"> Populasi dalam penelitian ini adalah ibu bersalin</w:t>
      </w:r>
      <w:r w:rsidR="007152E0" w:rsidRPr="0091439D">
        <w:rPr>
          <w:rFonts w:ascii="Times New Roman" w:hAnsi="Times New Roman" w:cs="Times New Roman"/>
        </w:rPr>
        <w:t xml:space="preserve"> kala 1 di Puskesmas Paiton</w:t>
      </w:r>
      <w:r w:rsidR="00600AA8" w:rsidRPr="0091439D">
        <w:rPr>
          <w:rFonts w:ascii="Times New Roman" w:hAnsi="Times New Roman" w:cs="Times New Roman"/>
        </w:rPr>
        <w:t xml:space="preserve"> pada bulan </w:t>
      </w:r>
      <w:r w:rsidR="007152E0" w:rsidRPr="0091439D">
        <w:rPr>
          <w:rFonts w:ascii="Times New Roman" w:hAnsi="Times New Roman" w:cs="Times New Roman"/>
        </w:rPr>
        <w:t xml:space="preserve">September-Oktober </w:t>
      </w:r>
      <w:r w:rsidR="00600AA8" w:rsidRPr="0091439D">
        <w:rPr>
          <w:rFonts w:ascii="Times New Roman" w:hAnsi="Times New Roman" w:cs="Times New Roman"/>
        </w:rPr>
        <w:t>202</w:t>
      </w:r>
      <w:r w:rsidR="007152E0" w:rsidRPr="0091439D">
        <w:rPr>
          <w:rFonts w:ascii="Times New Roman" w:hAnsi="Times New Roman" w:cs="Times New Roman"/>
        </w:rPr>
        <w:t>3</w:t>
      </w:r>
      <w:r w:rsidR="00600AA8" w:rsidRPr="0091439D">
        <w:rPr>
          <w:rFonts w:ascii="Times New Roman" w:hAnsi="Times New Roman" w:cs="Times New Roman"/>
        </w:rPr>
        <w:t xml:space="preserve">. Sampel dalam penelitian ini adalah ibu bersalin </w:t>
      </w:r>
      <w:r w:rsidR="00B36F07" w:rsidRPr="0091439D">
        <w:rPr>
          <w:rFonts w:ascii="Times New Roman" w:hAnsi="Times New Roman" w:cs="Times New Roman"/>
        </w:rPr>
        <w:t>kala 1 di ruang bersalin Puskesmas Paiton</w:t>
      </w:r>
      <w:r w:rsidR="00600AA8" w:rsidRPr="0091439D">
        <w:rPr>
          <w:rFonts w:ascii="Times New Roman" w:hAnsi="Times New Roman" w:cs="Times New Roman"/>
        </w:rPr>
        <w:t xml:space="preserve"> sebanyak 2</w:t>
      </w:r>
      <w:r w:rsidR="00B36F07" w:rsidRPr="0091439D">
        <w:rPr>
          <w:rFonts w:ascii="Times New Roman" w:hAnsi="Times New Roman" w:cs="Times New Roman"/>
        </w:rPr>
        <w:t>8</w:t>
      </w:r>
      <w:r w:rsidR="00600AA8" w:rsidRPr="0091439D">
        <w:rPr>
          <w:rFonts w:ascii="Times New Roman" w:hAnsi="Times New Roman" w:cs="Times New Roman"/>
        </w:rPr>
        <w:t xml:space="preserve"> pasien. Sampling menggunakan </w:t>
      </w:r>
      <w:r w:rsidR="00B36F07" w:rsidRPr="0091439D">
        <w:rPr>
          <w:rFonts w:ascii="Times New Roman" w:hAnsi="Times New Roman" w:cs="Times New Roman"/>
          <w:i/>
          <w:iCs/>
        </w:rPr>
        <w:t>total sampling</w:t>
      </w:r>
      <w:r w:rsidR="00600AA8" w:rsidRPr="0091439D">
        <w:rPr>
          <w:rFonts w:ascii="Times New Roman" w:hAnsi="Times New Roman" w:cs="Times New Roman"/>
        </w:rPr>
        <w:t xml:space="preserve">. Data yang digunakan berupa data primer. Instrument yang digunakan yaitu </w:t>
      </w:r>
      <w:r w:rsidR="00B36F07" w:rsidRPr="0091439D">
        <w:rPr>
          <w:rFonts w:ascii="Times New Roman" w:hAnsi="Times New Roman" w:cs="Times New Roman"/>
          <w:i/>
          <w:iCs/>
        </w:rPr>
        <w:t>Pregnancy Related Anxiety Questionnaire-Revised2</w:t>
      </w:r>
      <w:r w:rsidR="00B36F07" w:rsidRPr="0091439D">
        <w:rPr>
          <w:rFonts w:ascii="Times New Roman" w:hAnsi="Times New Roman" w:cs="Times New Roman"/>
        </w:rPr>
        <w:t>(PRAQ-R2)</w:t>
      </w:r>
      <w:r w:rsidR="00600AA8" w:rsidRPr="0091439D">
        <w:rPr>
          <w:rFonts w:ascii="Times New Roman" w:hAnsi="Times New Roman" w:cs="Times New Roman"/>
        </w:rPr>
        <w:t xml:space="preserve">. Analisa data menggunakan uji </w:t>
      </w:r>
      <w:r w:rsidR="00B36F07" w:rsidRPr="0091439D">
        <w:rPr>
          <w:rFonts w:ascii="Times New Roman" w:hAnsi="Times New Roman" w:cs="Times New Roman"/>
          <w:i/>
          <w:iCs/>
        </w:rPr>
        <w:t>Chi-Square</w:t>
      </w:r>
      <w:r w:rsidR="00600AA8" w:rsidRPr="0091439D">
        <w:rPr>
          <w:rFonts w:ascii="Times New Roman" w:hAnsi="Times New Roman" w:cs="Times New Roman"/>
          <w:i/>
          <w:iCs/>
        </w:rPr>
        <w:t xml:space="preserve">. </w:t>
      </w:r>
      <w:r w:rsidR="00600AA8" w:rsidRPr="0091439D">
        <w:rPr>
          <w:rFonts w:ascii="Times New Roman" w:hAnsi="Times New Roman" w:cs="Times New Roman"/>
        </w:rPr>
        <w:t xml:space="preserve">Hasil penelitian menunjukkan bahwa </w:t>
      </w:r>
      <w:r w:rsidR="00B36F07" w:rsidRPr="0091439D">
        <w:rPr>
          <w:rFonts w:ascii="Times New Roman" w:hAnsi="Times New Roman" w:cs="Times New Roman"/>
        </w:rPr>
        <w:t xml:space="preserve">ada hubungan usia dengan </w:t>
      </w:r>
      <w:r w:rsidR="00600AA8" w:rsidRPr="0091439D">
        <w:rPr>
          <w:rFonts w:ascii="Times New Roman" w:hAnsi="Times New Roman" w:cs="Times New Roman"/>
        </w:rPr>
        <w:t xml:space="preserve"> kecemasan ibu bersalin dengan nilai 0,</w:t>
      </w:r>
      <w:r w:rsidR="002E05E5" w:rsidRPr="0091439D">
        <w:rPr>
          <w:rFonts w:ascii="Times New Roman" w:hAnsi="Times New Roman" w:cs="Times New Roman"/>
        </w:rPr>
        <w:t>0274</w:t>
      </w:r>
      <w:r w:rsidR="00600AA8" w:rsidRPr="0091439D">
        <w:rPr>
          <w:rFonts w:ascii="Times New Roman" w:hAnsi="Times New Roman" w:cs="Times New Roman"/>
        </w:rPr>
        <w:t>&lt; α (0,05),</w:t>
      </w:r>
      <w:r w:rsidR="00B36F07" w:rsidRPr="0091439D">
        <w:rPr>
          <w:rFonts w:ascii="Times New Roman" w:hAnsi="Times New Roman" w:cs="Times New Roman"/>
        </w:rPr>
        <w:t xml:space="preserve"> ada hubungan paritas dengan  kecemasan ibu bersalin</w:t>
      </w:r>
      <w:r w:rsidR="00D3686C" w:rsidRPr="0091439D">
        <w:rPr>
          <w:rFonts w:ascii="Times New Roman" w:hAnsi="Times New Roman" w:cs="Times New Roman"/>
        </w:rPr>
        <w:t xml:space="preserve"> kala 1</w:t>
      </w:r>
      <w:r w:rsidR="00B36F07" w:rsidRPr="0091439D">
        <w:rPr>
          <w:rFonts w:ascii="Times New Roman" w:hAnsi="Times New Roman" w:cs="Times New Roman"/>
        </w:rPr>
        <w:t xml:space="preserve"> dengan nilai 0,0</w:t>
      </w:r>
      <w:r w:rsidR="002E05E5" w:rsidRPr="0091439D">
        <w:rPr>
          <w:rFonts w:ascii="Times New Roman" w:hAnsi="Times New Roman" w:cs="Times New Roman"/>
        </w:rPr>
        <w:t>08</w:t>
      </w:r>
      <w:r w:rsidR="00B36F07" w:rsidRPr="0091439D">
        <w:rPr>
          <w:rFonts w:ascii="Times New Roman" w:hAnsi="Times New Roman" w:cs="Times New Roman"/>
        </w:rPr>
        <w:t xml:space="preserve">&lt; α (0,05), ada hubungan pendidikan dengan  kecemasan ibu bersalin </w:t>
      </w:r>
      <w:r w:rsidR="00D3686C" w:rsidRPr="0091439D">
        <w:rPr>
          <w:rFonts w:ascii="Times New Roman" w:hAnsi="Times New Roman" w:cs="Times New Roman"/>
        </w:rPr>
        <w:t xml:space="preserve">kala 1 </w:t>
      </w:r>
      <w:r w:rsidR="00B36F07" w:rsidRPr="0091439D">
        <w:rPr>
          <w:rFonts w:ascii="Times New Roman" w:hAnsi="Times New Roman" w:cs="Times New Roman"/>
        </w:rPr>
        <w:t>dengan nilai 0,0</w:t>
      </w:r>
      <w:r w:rsidR="002E05E5" w:rsidRPr="0091439D">
        <w:rPr>
          <w:rFonts w:ascii="Times New Roman" w:hAnsi="Times New Roman" w:cs="Times New Roman"/>
        </w:rPr>
        <w:t>091</w:t>
      </w:r>
      <w:r w:rsidR="00B36F07" w:rsidRPr="0091439D">
        <w:rPr>
          <w:rFonts w:ascii="Times New Roman" w:hAnsi="Times New Roman" w:cs="Times New Roman"/>
        </w:rPr>
        <w:t>&lt; α (0,05), ada hubungan pekerjaan dengan  kecemasan ibu bersalin</w:t>
      </w:r>
      <w:r w:rsidR="00D3686C" w:rsidRPr="0091439D">
        <w:rPr>
          <w:rFonts w:ascii="Times New Roman" w:hAnsi="Times New Roman" w:cs="Times New Roman"/>
        </w:rPr>
        <w:t xml:space="preserve"> kala 1</w:t>
      </w:r>
      <w:r w:rsidR="00B36F07" w:rsidRPr="0091439D">
        <w:rPr>
          <w:rFonts w:ascii="Times New Roman" w:hAnsi="Times New Roman" w:cs="Times New Roman"/>
        </w:rPr>
        <w:t xml:space="preserve"> dengan nilai 0,0</w:t>
      </w:r>
      <w:r w:rsidR="002E05E5" w:rsidRPr="0091439D">
        <w:rPr>
          <w:rFonts w:ascii="Times New Roman" w:hAnsi="Times New Roman" w:cs="Times New Roman"/>
        </w:rPr>
        <w:t>11</w:t>
      </w:r>
      <w:r w:rsidR="00B36F07" w:rsidRPr="0091439D">
        <w:rPr>
          <w:rFonts w:ascii="Times New Roman" w:hAnsi="Times New Roman" w:cs="Times New Roman"/>
        </w:rPr>
        <w:t>&lt; α (0,05), ada hubungan Pendampingan suami dengan  kecemasan ibu bersalin</w:t>
      </w:r>
      <w:r w:rsidR="00D3686C" w:rsidRPr="0091439D">
        <w:rPr>
          <w:rFonts w:ascii="Times New Roman" w:hAnsi="Times New Roman" w:cs="Times New Roman"/>
        </w:rPr>
        <w:t xml:space="preserve"> kala 1</w:t>
      </w:r>
      <w:r w:rsidR="00B36F07" w:rsidRPr="0091439D">
        <w:rPr>
          <w:rFonts w:ascii="Times New Roman" w:hAnsi="Times New Roman" w:cs="Times New Roman"/>
        </w:rPr>
        <w:t xml:space="preserve"> dengan nilai 0,0</w:t>
      </w:r>
      <w:r w:rsidR="002E05E5" w:rsidRPr="0091439D">
        <w:rPr>
          <w:rFonts w:ascii="Times New Roman" w:hAnsi="Times New Roman" w:cs="Times New Roman"/>
        </w:rPr>
        <w:t>21</w:t>
      </w:r>
      <w:r w:rsidR="00B36F07" w:rsidRPr="0091439D">
        <w:rPr>
          <w:rFonts w:ascii="Times New Roman" w:hAnsi="Times New Roman" w:cs="Times New Roman"/>
        </w:rPr>
        <w:t xml:space="preserve">&lt; α (0,05), ada hubungan Kepatuhan </w:t>
      </w:r>
      <w:r w:rsidR="00B36F07" w:rsidRPr="0091439D">
        <w:rPr>
          <w:rFonts w:ascii="Times New Roman" w:hAnsi="Times New Roman" w:cs="Times New Roman"/>
          <w:i/>
          <w:iCs/>
        </w:rPr>
        <w:t>antenatal care</w:t>
      </w:r>
      <w:r w:rsidR="00B36F07" w:rsidRPr="0091439D">
        <w:rPr>
          <w:rFonts w:ascii="Times New Roman" w:hAnsi="Times New Roman" w:cs="Times New Roman"/>
        </w:rPr>
        <w:t xml:space="preserve"> dengan  kecemasan ibu bersalin </w:t>
      </w:r>
      <w:r w:rsidR="00D3686C" w:rsidRPr="0091439D">
        <w:rPr>
          <w:rFonts w:ascii="Times New Roman" w:hAnsi="Times New Roman" w:cs="Times New Roman"/>
        </w:rPr>
        <w:t xml:space="preserve">kala 1 </w:t>
      </w:r>
      <w:r w:rsidR="00B36F07" w:rsidRPr="0091439D">
        <w:rPr>
          <w:rFonts w:ascii="Times New Roman" w:hAnsi="Times New Roman" w:cs="Times New Roman"/>
        </w:rPr>
        <w:t>dengan nilai 0,0</w:t>
      </w:r>
      <w:r w:rsidR="002E05E5" w:rsidRPr="0091439D">
        <w:rPr>
          <w:rFonts w:ascii="Times New Roman" w:hAnsi="Times New Roman" w:cs="Times New Roman"/>
        </w:rPr>
        <w:t>18</w:t>
      </w:r>
      <w:r w:rsidR="00B36F07" w:rsidRPr="0091439D">
        <w:rPr>
          <w:rFonts w:ascii="Times New Roman" w:hAnsi="Times New Roman" w:cs="Times New Roman"/>
        </w:rPr>
        <w:t>&lt; α (0,05).</w:t>
      </w:r>
      <w:r w:rsidR="002E05E5" w:rsidRPr="0091439D">
        <w:rPr>
          <w:rFonts w:ascii="Times New Roman" w:hAnsi="Times New Roman" w:cs="Times New Roman"/>
        </w:rPr>
        <w:t xml:space="preserve"> </w:t>
      </w:r>
      <w:r w:rsidR="00D3686C" w:rsidRPr="0091439D">
        <w:rPr>
          <w:rFonts w:ascii="Times New Roman" w:hAnsi="Times New Roman" w:cs="Times New Roman"/>
        </w:rPr>
        <w:t>Penanganan yang sesuai dapat diberikan dengan mengenali faktor penyebab kecemasan pada ibu bersalin kala 1.</w:t>
      </w:r>
    </w:p>
    <w:p w14:paraId="542B64DD" w14:textId="77777777" w:rsidR="00600AA8" w:rsidRPr="0091439D" w:rsidRDefault="00600AA8" w:rsidP="0091439D">
      <w:pPr>
        <w:spacing w:after="0" w:line="240" w:lineRule="auto"/>
        <w:ind w:hanging="2"/>
        <w:jc w:val="both"/>
        <w:rPr>
          <w:rFonts w:ascii="Times New Roman" w:hAnsi="Times New Roman" w:cs="Times New Roman"/>
          <w:b/>
          <w:bCs/>
        </w:rPr>
      </w:pPr>
    </w:p>
    <w:p w14:paraId="1FC95677" w14:textId="2DC778F4" w:rsidR="00600AA8" w:rsidRPr="0091439D" w:rsidRDefault="0091439D" w:rsidP="0091439D">
      <w:pPr>
        <w:shd w:val="clear" w:color="auto" w:fill="FFFFFF"/>
        <w:spacing w:after="0" w:line="240" w:lineRule="auto"/>
        <w:ind w:left="1276" w:hanging="1278"/>
        <w:jc w:val="both"/>
        <w:rPr>
          <w:rFonts w:ascii="Times New Roman" w:hAnsi="Times New Roman" w:cs="Times New Roman"/>
        </w:rPr>
      </w:pPr>
      <w:r>
        <w:rPr>
          <w:rFonts w:ascii="Times New Roman" w:hAnsi="Times New Roman" w:cs="Times New Roman"/>
          <w:b/>
          <w:bCs/>
        </w:rPr>
        <w:t>Kata k</w:t>
      </w:r>
      <w:r w:rsidR="00600AA8" w:rsidRPr="0091439D">
        <w:rPr>
          <w:rFonts w:ascii="Times New Roman" w:hAnsi="Times New Roman" w:cs="Times New Roman"/>
          <w:b/>
          <w:bCs/>
        </w:rPr>
        <w:t>unci</w:t>
      </w:r>
      <w:r>
        <w:rPr>
          <w:rFonts w:ascii="Times New Roman" w:hAnsi="Times New Roman" w:cs="Times New Roman"/>
          <w:b/>
          <w:bCs/>
        </w:rPr>
        <w:tab/>
      </w:r>
      <w:r w:rsidR="00600AA8" w:rsidRPr="0091439D">
        <w:rPr>
          <w:rFonts w:ascii="Times New Roman" w:hAnsi="Times New Roman" w:cs="Times New Roman"/>
          <w:b/>
          <w:bCs/>
        </w:rPr>
        <w:t xml:space="preserve">: </w:t>
      </w:r>
      <w:r w:rsidR="000611C5" w:rsidRPr="0091439D">
        <w:rPr>
          <w:rFonts w:ascii="Times New Roman" w:hAnsi="Times New Roman" w:cs="Times New Roman"/>
        </w:rPr>
        <w:t>faktor</w:t>
      </w:r>
      <w:r w:rsidRPr="0091439D">
        <w:rPr>
          <w:rFonts w:ascii="Times New Roman" w:hAnsi="Times New Roman" w:cs="Times New Roman"/>
        </w:rPr>
        <w:t>, kala 1</w:t>
      </w:r>
      <w:r w:rsidR="00600AA8" w:rsidRPr="0091439D">
        <w:rPr>
          <w:rFonts w:ascii="Times New Roman" w:hAnsi="Times New Roman" w:cs="Times New Roman"/>
        </w:rPr>
        <w:t xml:space="preserve">, kecemasan, </w:t>
      </w:r>
      <w:r w:rsidR="000611C5" w:rsidRPr="0091439D">
        <w:rPr>
          <w:rFonts w:ascii="Times New Roman" w:hAnsi="Times New Roman" w:cs="Times New Roman"/>
        </w:rPr>
        <w:t>persalinan</w:t>
      </w:r>
    </w:p>
    <w:p w14:paraId="424A4450" w14:textId="70671755" w:rsidR="004E436C" w:rsidRPr="0091439D" w:rsidRDefault="00600AA8" w:rsidP="0091439D">
      <w:pPr>
        <w:spacing w:after="0" w:line="240" w:lineRule="auto"/>
        <w:contextualSpacing/>
        <w:jc w:val="both"/>
        <w:rPr>
          <w:rFonts w:ascii="Times New Roman" w:hAnsi="Times New Roman" w:cs="Times New Roman"/>
        </w:rPr>
      </w:pPr>
      <w:r w:rsidRPr="0091439D">
        <w:rPr>
          <w:rFonts w:ascii="Times New Roman" w:hAnsi="Times New Roman" w:cs="Times New Roman"/>
        </w:rPr>
        <w:t xml:space="preserve"> </w:t>
      </w:r>
    </w:p>
    <w:p w14:paraId="05785DC2" w14:textId="2DB7850B" w:rsidR="000611C5" w:rsidRPr="0091439D" w:rsidRDefault="000611C5" w:rsidP="0091439D">
      <w:pPr>
        <w:spacing w:after="0" w:line="240" w:lineRule="auto"/>
        <w:contextualSpacing/>
        <w:jc w:val="center"/>
        <w:rPr>
          <w:rFonts w:ascii="Times New Roman" w:hAnsi="Times New Roman" w:cs="Times New Roman"/>
          <w:b/>
          <w:bCs/>
          <w:i/>
          <w:iCs/>
          <w:sz w:val="24"/>
          <w:szCs w:val="24"/>
        </w:rPr>
      </w:pPr>
      <w:r w:rsidRPr="0091439D">
        <w:rPr>
          <w:rFonts w:ascii="Times New Roman" w:hAnsi="Times New Roman" w:cs="Times New Roman"/>
          <w:b/>
          <w:bCs/>
          <w:i/>
          <w:iCs/>
          <w:sz w:val="24"/>
          <w:szCs w:val="24"/>
        </w:rPr>
        <w:t>ABSTRACT</w:t>
      </w:r>
    </w:p>
    <w:p w14:paraId="5ADAC0EC" w14:textId="77777777" w:rsidR="000611C5" w:rsidRPr="0091439D" w:rsidRDefault="000611C5" w:rsidP="00914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lang w:val="en" w:eastAsia="en-ID"/>
        </w:rPr>
      </w:pPr>
      <w:r w:rsidRPr="0091439D">
        <w:rPr>
          <w:rFonts w:ascii="Times New Roman" w:eastAsia="Times New Roman" w:hAnsi="Times New Roman" w:cs="Times New Roman"/>
          <w:i/>
          <w:iCs/>
          <w:lang w:val="en" w:eastAsia="en-ID"/>
        </w:rPr>
        <w:t>Anxiety is one of the psychological factors that influences childbirth. Severe anxiety that is not handled properly can have a negative impact on the birth process, including causing weak contractions and prolonged labor, thus contributing to high maternal and infant mortality rates. There are many factors that cause anxiety that can be taken into consideration in dealing with anxiety in mothers giving birth. This study aims to determine the factors that influence anxiety in mothers giving birth, including maternal age, parity, education, employment, husband's assistance, and availability of antenatal services. This research is quantitative research. The population in this study were mothers in the first stage of labor at the Paiton Health Center in September-October 2023. The sample in this study was 28 patients in the first stage of labor in the delivery room of the Paiton Health Center. Sampling used total sampling. The data used is primary data. The instrument used was the Pregnancy-Related Anxiety Questionnaire-Revised2 (PRAQ-R2). Data analysis used the Chi-Square test. The results of the research show that there is a relationship between age and maternal anxiety with a value of 0.0274&lt; α (0.05), there is a relationship between parity and maternal anxiety in the 1st stage with a value of 0.008&lt; α (0.05), there is a relationship between education and maternal anxiety. First stage of labor with a value of 0.0091&lt; α (0.05), there is a relationship between work and maternal anxiety in the first stage with a value of 0.011&lt; α (0.05), there is a relationship between husband's assistance and labor in the first stage of labor. anxiety with a value of 0.021 &lt; α (0.05), there is a relationship between compliance with pregnancy checks and maternal anxiety during the first stage of labor with a value of 0.018 &lt; α (0.05). Appropriate treatment can be given by identifying the factors that cause anxiety in the mother during the first stage of labor.</w:t>
      </w:r>
    </w:p>
    <w:p w14:paraId="0A160073" w14:textId="77777777" w:rsidR="00913F94" w:rsidRPr="0091439D" w:rsidRDefault="00913F94" w:rsidP="00914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lang w:val="en-ID" w:eastAsia="en-ID"/>
        </w:rPr>
      </w:pPr>
    </w:p>
    <w:p w14:paraId="5B621D94" w14:textId="2175A719" w:rsidR="004E436C" w:rsidRPr="0091439D" w:rsidRDefault="000611C5" w:rsidP="0091439D">
      <w:pPr>
        <w:spacing w:after="0" w:line="240" w:lineRule="auto"/>
        <w:ind w:left="1276" w:hanging="1276"/>
        <w:contextualSpacing/>
        <w:rPr>
          <w:rFonts w:ascii="Times New Roman" w:hAnsi="Times New Roman" w:cs="Times New Roman"/>
          <w:sz w:val="24"/>
          <w:szCs w:val="24"/>
        </w:rPr>
      </w:pPr>
      <w:r w:rsidRPr="0091439D">
        <w:rPr>
          <w:rStyle w:val="rynqvb"/>
          <w:rFonts w:ascii="Times New Roman" w:hAnsi="Times New Roman" w:cs="Times New Roman"/>
          <w:b/>
          <w:bCs/>
          <w:i/>
          <w:iCs/>
          <w:lang w:val="en"/>
        </w:rPr>
        <w:t>Keywords</w:t>
      </w:r>
      <w:r w:rsidR="0091439D">
        <w:rPr>
          <w:rStyle w:val="rynqvb"/>
          <w:rFonts w:ascii="Times New Roman" w:hAnsi="Times New Roman" w:cs="Times New Roman"/>
          <w:b/>
          <w:bCs/>
          <w:i/>
          <w:iCs/>
          <w:lang w:val="en"/>
        </w:rPr>
        <w:tab/>
      </w:r>
      <w:r w:rsidRPr="0091439D">
        <w:rPr>
          <w:rStyle w:val="rynqvb"/>
          <w:rFonts w:ascii="Times New Roman" w:hAnsi="Times New Roman" w:cs="Times New Roman"/>
          <w:b/>
          <w:bCs/>
          <w:i/>
          <w:iCs/>
          <w:lang w:val="en"/>
        </w:rPr>
        <w:t>:</w:t>
      </w:r>
      <w:r w:rsidRPr="0091439D">
        <w:rPr>
          <w:rStyle w:val="rynqvb"/>
          <w:rFonts w:ascii="Times New Roman" w:hAnsi="Times New Roman" w:cs="Times New Roman"/>
          <w:i/>
          <w:iCs/>
          <w:lang w:val="en"/>
        </w:rPr>
        <w:t xml:space="preserve"> factor, anxiety, labor, stage 1</w:t>
      </w:r>
    </w:p>
    <w:p w14:paraId="3D28E684" w14:textId="77777777" w:rsidR="00AB2B6E" w:rsidRDefault="00AB2B6E" w:rsidP="0091439D">
      <w:pPr>
        <w:spacing w:after="0" w:line="240" w:lineRule="auto"/>
        <w:contextualSpacing/>
        <w:jc w:val="both"/>
        <w:rPr>
          <w:rFonts w:ascii="Times New Roman" w:hAnsi="Times New Roman" w:cs="Times New Roman"/>
          <w:b/>
          <w:bCs/>
          <w:sz w:val="24"/>
          <w:szCs w:val="24"/>
        </w:rPr>
        <w:sectPr w:rsidR="00AB2B6E" w:rsidSect="00AF2D03">
          <w:headerReference w:type="default" r:id="rId9"/>
          <w:footerReference w:type="default" r:id="rId10"/>
          <w:pgSz w:w="11906" w:h="16838"/>
          <w:pgMar w:top="1440" w:right="1440" w:bottom="1440" w:left="1440" w:header="708" w:footer="567" w:gutter="0"/>
          <w:cols w:space="708"/>
          <w:docGrid w:linePitch="360"/>
        </w:sectPr>
      </w:pPr>
    </w:p>
    <w:p w14:paraId="5E1595D9" w14:textId="05D7A6DC" w:rsidR="004E436C" w:rsidRPr="0091439D" w:rsidRDefault="004E436C" w:rsidP="0091439D">
      <w:pPr>
        <w:spacing w:after="0" w:line="240" w:lineRule="auto"/>
        <w:contextualSpacing/>
        <w:jc w:val="both"/>
        <w:rPr>
          <w:rFonts w:ascii="Times New Roman" w:hAnsi="Times New Roman" w:cs="Times New Roman"/>
          <w:b/>
          <w:bCs/>
          <w:sz w:val="24"/>
          <w:szCs w:val="24"/>
        </w:rPr>
      </w:pPr>
      <w:r w:rsidRPr="0091439D">
        <w:rPr>
          <w:rFonts w:ascii="Times New Roman" w:hAnsi="Times New Roman" w:cs="Times New Roman"/>
          <w:b/>
          <w:bCs/>
          <w:sz w:val="24"/>
          <w:szCs w:val="24"/>
        </w:rPr>
        <w:lastRenderedPageBreak/>
        <w:t>PENDAHULUAN</w:t>
      </w:r>
    </w:p>
    <w:p w14:paraId="2439F477" w14:textId="49103401" w:rsidR="0091439D" w:rsidRDefault="0091439D" w:rsidP="0091439D">
      <w:pPr>
        <w:spacing w:after="0" w:line="240" w:lineRule="auto"/>
        <w:ind w:firstLine="720"/>
        <w:contextualSpacing/>
        <w:jc w:val="both"/>
        <w:rPr>
          <w:rFonts w:ascii="Times New Roman" w:hAnsi="Times New Roman" w:cs="Times New Roman"/>
          <w:sz w:val="24"/>
          <w:szCs w:val="24"/>
        </w:rPr>
      </w:pPr>
    </w:p>
    <w:p w14:paraId="0FA407DD" w14:textId="207E3167" w:rsidR="006830A6" w:rsidRPr="0091439D" w:rsidRDefault="006830A6" w:rsidP="0091439D">
      <w:pPr>
        <w:spacing w:after="0" w:line="240" w:lineRule="auto"/>
        <w:ind w:firstLine="426"/>
        <w:contextualSpacing/>
        <w:jc w:val="both"/>
        <w:rPr>
          <w:rFonts w:ascii="Times New Roman" w:hAnsi="Times New Roman" w:cs="Times New Roman"/>
          <w:sz w:val="24"/>
          <w:szCs w:val="24"/>
        </w:rPr>
      </w:pPr>
      <w:r w:rsidRPr="0091439D">
        <w:rPr>
          <w:rFonts w:ascii="Times New Roman" w:hAnsi="Times New Roman" w:cs="Times New Roman"/>
          <w:sz w:val="24"/>
          <w:szCs w:val="24"/>
        </w:rPr>
        <w:t xml:space="preserve">Angka kematian ibu </w:t>
      </w:r>
      <w:r w:rsidR="004E436C" w:rsidRPr="0091439D">
        <w:rPr>
          <w:rFonts w:ascii="Times New Roman" w:hAnsi="Times New Roman" w:cs="Times New Roman"/>
          <w:sz w:val="24"/>
          <w:szCs w:val="24"/>
        </w:rPr>
        <w:t>di negara berkembang</w:t>
      </w:r>
      <w:r w:rsidRPr="0091439D">
        <w:rPr>
          <w:rFonts w:ascii="Times New Roman" w:hAnsi="Times New Roman" w:cs="Times New Roman"/>
          <w:sz w:val="24"/>
          <w:szCs w:val="24"/>
        </w:rPr>
        <w:t xml:space="preserve"> masih tinggi, berdasarkan WHO tahun 2021 angkanya mencapai</w:t>
      </w:r>
      <w:r w:rsidR="004E436C" w:rsidRPr="0091439D">
        <w:rPr>
          <w:rFonts w:ascii="Times New Roman" w:hAnsi="Times New Roman" w:cs="Times New Roman"/>
          <w:sz w:val="24"/>
          <w:szCs w:val="24"/>
        </w:rPr>
        <w:t xml:space="preserve"> 239 per 100.000 kelahiran hidup.</w:t>
      </w:r>
      <w:r w:rsidRPr="0091439D">
        <w:rPr>
          <w:rFonts w:ascii="Times New Roman" w:hAnsi="Times New Roman" w:cs="Times New Roman"/>
          <w:sz w:val="24"/>
          <w:szCs w:val="24"/>
        </w:rPr>
        <w:t xml:space="preserve"> Faktor fisiologis dan psikologis memiliki peran penting dalam kelancaran proses persalinan. Kecemasan merupakan salah satu masalah psikologis yang sering dirasakan ibu dalam persalinan.</w:t>
      </w:r>
      <w:r w:rsidR="004E436C" w:rsidRPr="0091439D">
        <w:rPr>
          <w:rFonts w:ascii="Times New Roman" w:hAnsi="Times New Roman" w:cs="Times New Roman"/>
          <w:sz w:val="24"/>
          <w:szCs w:val="24"/>
        </w:rPr>
        <w:t xml:space="preserve"> Sebanyak 28,7% dari seluruh ibu hamil di Indonesia dilaporkan mengalami kecemasan</w:t>
      </w:r>
      <w:r w:rsidR="00280655" w:rsidRPr="0091439D">
        <w:rPr>
          <w:rFonts w:ascii="Times New Roman" w:hAnsi="Times New Roman" w:cs="Times New Roman"/>
          <w:sz w:val="24"/>
          <w:szCs w:val="24"/>
        </w:rPr>
        <w:t xml:space="preserve"> </w:t>
      </w:r>
      <w:r w:rsidR="004E436C" w:rsidRPr="0091439D">
        <w:rPr>
          <w:rFonts w:ascii="Times New Roman" w:hAnsi="Times New Roman" w:cs="Times New Roman"/>
          <w:sz w:val="24"/>
          <w:szCs w:val="24"/>
        </w:rPr>
        <w:fldChar w:fldCharType="begin" w:fldLock="1"/>
      </w:r>
      <w:r w:rsidR="004E436C" w:rsidRPr="0091439D">
        <w:rPr>
          <w:rFonts w:ascii="Times New Roman" w:hAnsi="Times New Roman" w:cs="Times New Roman"/>
          <w:sz w:val="24"/>
          <w:szCs w:val="24"/>
        </w:rPr>
        <w:instrText>ADDIN CSL_CITATION {"citationItems":[{"id":"ITEM-1","itemData":{"DOI":"10.32539/jkk.v9i1.15159","ISSN":"2406-7431","abstract":"Angka Kematian Ibu (AKI) merupakan salah satu indikator kesehatan dan kemajuan pembangunan sebuah negara. Data SDKI tahun 2013 menunjukkan AKI di Indonesia 228/100.000 kelahiran hidup. Salah satu upaya pemerintah dalam menurunkan AKI ditetapkannya Program Safe Motherhood yang dimulai sejak 1997. Masih tingginya AKI di Indonesia khususnya di Provinsi Lampung menjadi perhatian khusus bagi pemerintah dalam memenuhi target pencapaian pembangunan dalam RPJM tahun 2015-2019. Kegiatan ini diharapkan membantu mengevaluasi permasalahan yang dihadapi dalam pelaksanaan Program Safe Motherhood di Puskesmas Poned sehingga dapat lebih efektif dan berperan dalam menurunkan AKI di Indonesia khususnya Provinsi Lampung. Metode yang digunakan yaitu menetapkan tolak ukur penilaian pada evaluasi program Safe Motherhood yang belum memenuhi target di Puskesmas Panjang Tahun 2021 berdasarkan Permenkes No.4 tahun 2019. Persentase capaian masing-masing pilar dalam program safe motherhood yaitu persalinan aman bersih oleh nakes di Puskesmas 79,5 %, antenatal care 72,9 %, pelayanan masa nifas 99,7 % dan program Keluarga Berencana 57,6 %. Efektivitas keempat program safe motherhood di Puskesmas Panjang dinilai cukup efektif dalam menurunkan angka kematian ibu, ditunjukkan dengan AKI di wilayah kerjanya yaitu 1 kematian maternal sepanjang tahun 2020 dengan nilai p = 0,04 dan nilai r = -0,68.","author":[{"dropping-particle":"","family":"Imantika","given":"Efriyan","non-dropping-particle":"","parse-names":false,"suffix":""},{"dropping-particle":"","family":"Rodiani","given":"Rodiani","non-dropping-particle":"","parse-names":false,"suffix":""},{"dropping-particle":"","family":"Angraini","given":"Dian Isti","non-dropping-particle":"","parse-names":false,"suffix":""}],"container-title":"Jurnal Kedokteran dan Kesehatan : Publikasi Ilmiah Fakultas Kedokteran Universitas Sriwijaya","id":"ITEM-1","issue":"1","issued":{"date-parts":[["2022"]]},"page":"91-96","title":"Peningkatan Efektivitas Program ‘Safe Motherhood’ Di Puskesmas Poned Dalam Menurunkan Aki Akibat Kehamilan Dan Persalinan","type":"article-journal","volume":"9"},"uris":["http://www.mendeley.com/documents/?uuid=a7861660-83e7-4b1e-81d9-dbcccd1ab93e"]}],"mendeley":{"formattedCitation":"(Imantika et al., 2022)","plainTextFormattedCitation":"(Imantika et al., 2022)","previouslyFormattedCitation":"(Imantika et al., 2022)"},"properties":{"noteIndex":0},"schema":"https://github.com/citation-style-language/schema/raw/master/csl-citation.json"}</w:instrText>
      </w:r>
      <w:r w:rsidR="004E436C" w:rsidRPr="0091439D">
        <w:rPr>
          <w:rFonts w:ascii="Times New Roman" w:hAnsi="Times New Roman" w:cs="Times New Roman"/>
          <w:sz w:val="24"/>
          <w:szCs w:val="24"/>
        </w:rPr>
        <w:fldChar w:fldCharType="separate"/>
      </w:r>
      <w:r w:rsidR="004E436C" w:rsidRPr="0091439D">
        <w:rPr>
          <w:rFonts w:ascii="Times New Roman" w:hAnsi="Times New Roman" w:cs="Times New Roman"/>
          <w:noProof/>
          <w:sz w:val="24"/>
          <w:szCs w:val="24"/>
        </w:rPr>
        <w:t>(Imantika et al., 2022)</w:t>
      </w:r>
      <w:r w:rsidR="004E436C" w:rsidRPr="0091439D">
        <w:rPr>
          <w:rFonts w:ascii="Times New Roman" w:hAnsi="Times New Roman" w:cs="Times New Roman"/>
          <w:sz w:val="24"/>
          <w:szCs w:val="24"/>
        </w:rPr>
        <w:fldChar w:fldCharType="end"/>
      </w:r>
      <w:r w:rsidR="004E436C" w:rsidRPr="0091439D">
        <w:rPr>
          <w:rFonts w:ascii="Times New Roman" w:hAnsi="Times New Roman" w:cs="Times New Roman"/>
          <w:sz w:val="24"/>
          <w:szCs w:val="24"/>
        </w:rPr>
        <w:t xml:space="preserve">. </w:t>
      </w:r>
    </w:p>
    <w:p w14:paraId="11CB203A" w14:textId="61D81EBA" w:rsidR="00E041AA" w:rsidRPr="0091439D" w:rsidRDefault="00E041AA" w:rsidP="0091439D">
      <w:pPr>
        <w:spacing w:after="0" w:line="240" w:lineRule="auto"/>
        <w:ind w:firstLine="426"/>
        <w:contextualSpacing/>
        <w:jc w:val="both"/>
        <w:rPr>
          <w:rFonts w:ascii="Times New Roman" w:hAnsi="Times New Roman" w:cs="Times New Roman"/>
          <w:sz w:val="24"/>
          <w:szCs w:val="24"/>
        </w:rPr>
      </w:pPr>
      <w:r w:rsidRPr="0091439D">
        <w:rPr>
          <w:rFonts w:ascii="Times New Roman" w:hAnsi="Times New Roman" w:cs="Times New Roman"/>
          <w:sz w:val="24"/>
          <w:szCs w:val="24"/>
        </w:rPr>
        <w:t>Persalinan merupakan proses fisiologi yang terjadi di akhir kehamilan berupa pengeluaran isi kehamilan yang sudah matang yang terdiri dari janin, plasenta dan ketuban pada usia kehamilan 37-42 minggu. Dapat disebut persalinan telah dimulai jika muncul kontrasi yang disertai pembukaan dan penipisan mulut rahim dan berakhir pada 2 jam setelah seluruh isi kehamilan lahir. Persalinan memerlukan kerjasama yang baik antara ibu bersalin, tenaga penolong dan keluarga yang mendampingi. Persalinan yang tidak tertangani dengan baik dapat menyebabkan komplikasi yang menjadikan persalinan yang fisiologis menjadi patologis. Pentingnya dukungan dan pendampingan keluarga terutama suami selama persalinan dapat membantu ibu mengurangi rasa takut dan cemas selama persalinan</w:t>
      </w:r>
      <w:r w:rsidR="002D55DF" w:rsidRPr="0091439D">
        <w:rPr>
          <w:rFonts w:ascii="Times New Roman" w:hAnsi="Times New Roman" w:cs="Times New Roman"/>
          <w:sz w:val="24"/>
          <w:szCs w:val="24"/>
        </w:rPr>
        <w:t>. Kecemasan dan ketakutan merupakan salah satu faktor yang mempengaruhi lamanya persalinan</w:t>
      </w:r>
      <w:r w:rsidRPr="0091439D">
        <w:rPr>
          <w:rFonts w:ascii="Times New Roman" w:hAnsi="Times New Roman" w:cs="Times New Roman"/>
          <w:sz w:val="24"/>
          <w:szCs w:val="24"/>
        </w:rPr>
        <w:t xml:space="preserve"> </w:t>
      </w:r>
      <w:r w:rsidR="002D55DF" w:rsidRPr="0091439D">
        <w:rPr>
          <w:rFonts w:ascii="Times New Roman" w:hAnsi="Times New Roman" w:cs="Times New Roman"/>
          <w:sz w:val="24"/>
          <w:szCs w:val="24"/>
        </w:rPr>
        <w:fldChar w:fldCharType="begin" w:fldLock="1"/>
      </w:r>
      <w:r w:rsidR="002D55DF" w:rsidRPr="0091439D">
        <w:rPr>
          <w:rFonts w:ascii="Times New Roman" w:hAnsi="Times New Roman" w:cs="Times New Roman"/>
          <w:sz w:val="24"/>
          <w:szCs w:val="24"/>
        </w:rPr>
        <w:instrText>ADDIN CSL_CITATION {"citationItems":[{"id":"ITEM-1","itemData":{"DOI":"10.1016/j.sbspro.2017.02.151","ISSN":"18770428","abstract":"This study was conducted to determine the childbirth fear and anxiety levels of the pregnant women. This descriptive research was carried out with 184 pregnant women who complied with the specified criteria and agreed to participate in the study in Trabzon, Turkey. The data was collected using the ‘Wijma Delivery Expectance / Experience Questionnaire (W-DEQ-A) and the Beck Anxiety Inventory (BAI). In the analysis of the data, percentage distribution, mean, standard deviation, t test, Mann-Whitney U test, Kruskal-Wallis ANOVA and Spearman Correlation Analysis were used. 72.8% of the women were multiparous, 27.2% primiparous and their average age was 29.12 ± 5.68. Of those surveyed, 40.8% were found out to have severe anxiety levels, while 48.9% had severe-clinical levels of childbirth fear experience. A significant positive correlation was determined between the W-DEQ-A average score 63.83 ± 20.13 and the BAI average score 22.66 ± 13.68 (r = 0.484; p = 0.000 &lt;0.05). That is, as the W-DEQ-A total score increased, the BAI scores increased too. A statistically significant relationship was found between the BAI average scores of the pregnant women and gestational age, education level, receiving antenatal training and social support availability apart from a spouse (p &lt;0.05). Additionally, a statistically significant correlation was determined between the W-DEQ-A mean scores of the pregnant women and family type, gestational age, education level, number of live births and receiving antenatal training (p &lt;0.05). The BAI and W-DEQ-A scores were found out to be at mid-level.","author":[{"dropping-particle":"","family":"Erkaya","given":"Reyhan","non-dropping-particle":"","parse-names":false,"suffix":""},{"dropping-particle":"","family":"Karabulutlu","given":"Özlem","non-dropping-particle":"","parse-names":false,"suffix":""},{"dropping-particle":"","family":"Çalık","given":"Kıymet Yeşilçiçek","non-dropping-particle":"","parse-names":false,"suffix":""}],"container-title":"Procedia - Social and Behavioral Sciences","id":"ITEM-1","issue":"June 2016","issued":{"date-parts":[["2017"]]},"page":"1045-1052","publisher":"Elsevier B.V.","title":"Defining Childbirth Fear And Anxiety Levels In Pregnant Women","type":"article-journal","volume":"237"},"uris":["http://www.mendeley.com/documents/?uuid=d4e41c6c-961a-49fd-8fcb-9c0610b3d77f"]}],"mendeley":{"formattedCitation":"(Erkaya et al., 2017)","plainTextFormattedCitation":"(Erkaya et al., 2017)","previouslyFormattedCitation":"(Erkaya et al., 2017)"},"properties":{"noteIndex":0},"schema":"https://github.com/citation-style-language/schema/raw/master/csl-citation.json"}</w:instrText>
      </w:r>
      <w:r w:rsidR="002D55DF" w:rsidRPr="0091439D">
        <w:rPr>
          <w:rFonts w:ascii="Times New Roman" w:hAnsi="Times New Roman" w:cs="Times New Roman"/>
          <w:sz w:val="24"/>
          <w:szCs w:val="24"/>
        </w:rPr>
        <w:fldChar w:fldCharType="separate"/>
      </w:r>
      <w:r w:rsidR="002D55DF" w:rsidRPr="0091439D">
        <w:rPr>
          <w:rFonts w:ascii="Times New Roman" w:hAnsi="Times New Roman" w:cs="Times New Roman"/>
          <w:noProof/>
          <w:sz w:val="24"/>
          <w:szCs w:val="24"/>
        </w:rPr>
        <w:t>(Erkaya et al., 2017)</w:t>
      </w:r>
      <w:r w:rsidR="002D55DF" w:rsidRPr="0091439D">
        <w:rPr>
          <w:rFonts w:ascii="Times New Roman" w:hAnsi="Times New Roman" w:cs="Times New Roman"/>
          <w:sz w:val="24"/>
          <w:szCs w:val="24"/>
        </w:rPr>
        <w:fldChar w:fldCharType="end"/>
      </w:r>
      <w:r w:rsidR="002D55DF" w:rsidRPr="0091439D">
        <w:rPr>
          <w:rFonts w:ascii="Times New Roman" w:hAnsi="Times New Roman" w:cs="Times New Roman"/>
          <w:sz w:val="24"/>
          <w:szCs w:val="24"/>
        </w:rPr>
        <w:t>.</w:t>
      </w:r>
    </w:p>
    <w:p w14:paraId="7635E68F" w14:textId="2F0DAEB9" w:rsidR="00E041AA" w:rsidRPr="0091439D" w:rsidRDefault="002D55DF" w:rsidP="0091439D">
      <w:pPr>
        <w:spacing w:after="0" w:line="240" w:lineRule="auto"/>
        <w:ind w:firstLine="426"/>
        <w:contextualSpacing/>
        <w:jc w:val="both"/>
        <w:rPr>
          <w:rFonts w:ascii="Times New Roman" w:hAnsi="Times New Roman" w:cs="Times New Roman"/>
          <w:sz w:val="24"/>
          <w:szCs w:val="24"/>
        </w:rPr>
      </w:pPr>
      <w:r w:rsidRPr="0091439D">
        <w:rPr>
          <w:rFonts w:ascii="Times New Roman" w:hAnsi="Times New Roman" w:cs="Times New Roman"/>
          <w:sz w:val="24"/>
          <w:szCs w:val="24"/>
        </w:rPr>
        <w:t xml:space="preserve">Terdapat beberapa </w:t>
      </w:r>
      <w:r w:rsidR="00E041AA" w:rsidRPr="0091439D">
        <w:rPr>
          <w:rFonts w:ascii="Times New Roman" w:hAnsi="Times New Roman" w:cs="Times New Roman"/>
          <w:sz w:val="24"/>
          <w:szCs w:val="24"/>
        </w:rPr>
        <w:t>faktor yang mempengaruhi proses persalinan yaitu</w:t>
      </w:r>
      <w:r w:rsidRPr="0091439D">
        <w:rPr>
          <w:rFonts w:ascii="Times New Roman" w:hAnsi="Times New Roman" w:cs="Times New Roman"/>
          <w:sz w:val="24"/>
          <w:szCs w:val="24"/>
        </w:rPr>
        <w:t xml:space="preserve"> kontraksi dan tenaga meneran ibu, panggul dan organ reproduksi lain</w:t>
      </w:r>
      <w:r w:rsidR="00CA3E42" w:rsidRPr="0091439D">
        <w:rPr>
          <w:rFonts w:ascii="Times New Roman" w:hAnsi="Times New Roman" w:cs="Times New Roman"/>
          <w:sz w:val="24"/>
          <w:szCs w:val="24"/>
        </w:rPr>
        <w:t>nya</w:t>
      </w:r>
      <w:r w:rsidRPr="0091439D">
        <w:rPr>
          <w:rFonts w:ascii="Times New Roman" w:hAnsi="Times New Roman" w:cs="Times New Roman"/>
          <w:sz w:val="24"/>
          <w:szCs w:val="24"/>
        </w:rPr>
        <w:t>, kondisi janin, p</w:t>
      </w:r>
      <w:r w:rsidR="00061C3D" w:rsidRPr="0091439D">
        <w:rPr>
          <w:rFonts w:ascii="Times New Roman" w:hAnsi="Times New Roman" w:cs="Times New Roman"/>
          <w:sz w:val="24"/>
          <w:szCs w:val="24"/>
        </w:rPr>
        <w:t>las</w:t>
      </w:r>
      <w:r w:rsidRPr="0091439D">
        <w:rPr>
          <w:rFonts w:ascii="Times New Roman" w:hAnsi="Times New Roman" w:cs="Times New Roman"/>
          <w:sz w:val="24"/>
          <w:szCs w:val="24"/>
        </w:rPr>
        <w:t>enta dan ketuban, faktor psikologis ibu, dan kemampuan penolong persalinan</w:t>
      </w:r>
      <w:r w:rsidR="00E041AA" w:rsidRPr="0091439D">
        <w:rPr>
          <w:rFonts w:ascii="Times New Roman" w:hAnsi="Times New Roman" w:cs="Times New Roman"/>
          <w:sz w:val="24"/>
          <w:szCs w:val="24"/>
        </w:rPr>
        <w:t>.</w:t>
      </w:r>
      <w:r w:rsidRPr="0091439D">
        <w:rPr>
          <w:rFonts w:ascii="Times New Roman" w:hAnsi="Times New Roman" w:cs="Times New Roman"/>
          <w:sz w:val="24"/>
          <w:szCs w:val="24"/>
        </w:rPr>
        <w:t xml:space="preserve"> </w:t>
      </w:r>
      <w:r w:rsidR="00E041AA" w:rsidRPr="0091439D">
        <w:rPr>
          <w:rFonts w:ascii="Times New Roman" w:hAnsi="Times New Roman" w:cs="Times New Roman"/>
          <w:sz w:val="24"/>
          <w:szCs w:val="24"/>
        </w:rPr>
        <w:t>Faktor</w:t>
      </w:r>
      <w:r w:rsidRPr="0091439D">
        <w:rPr>
          <w:rFonts w:ascii="Times New Roman" w:hAnsi="Times New Roman" w:cs="Times New Roman"/>
          <w:sz w:val="24"/>
          <w:szCs w:val="24"/>
        </w:rPr>
        <w:t xml:space="preserve"> tersebut </w:t>
      </w:r>
      <w:r w:rsidR="00E041AA" w:rsidRPr="0091439D">
        <w:rPr>
          <w:rFonts w:ascii="Times New Roman" w:hAnsi="Times New Roman" w:cs="Times New Roman"/>
          <w:sz w:val="24"/>
          <w:szCs w:val="24"/>
        </w:rPr>
        <w:t>menentukan lancar atau tidaknya suatu persalinan, melemahnya kekuatan his dan mengejan ibu, salah</w:t>
      </w:r>
      <w:r w:rsidRPr="0091439D">
        <w:rPr>
          <w:rFonts w:ascii="Times New Roman" w:hAnsi="Times New Roman" w:cs="Times New Roman"/>
          <w:sz w:val="24"/>
          <w:szCs w:val="24"/>
        </w:rPr>
        <w:t xml:space="preserve"> dalam</w:t>
      </w:r>
      <w:r w:rsidR="00E041AA" w:rsidRPr="0091439D">
        <w:rPr>
          <w:rFonts w:ascii="Times New Roman" w:hAnsi="Times New Roman" w:cs="Times New Roman"/>
          <w:sz w:val="24"/>
          <w:szCs w:val="24"/>
        </w:rPr>
        <w:t xml:space="preserve"> </w:t>
      </w:r>
      <w:r w:rsidRPr="0091439D">
        <w:rPr>
          <w:rFonts w:ascii="Times New Roman" w:hAnsi="Times New Roman" w:cs="Times New Roman"/>
          <w:sz w:val="24"/>
          <w:szCs w:val="24"/>
        </w:rPr>
        <w:t xml:space="preserve">memimpin </w:t>
      </w:r>
      <w:r w:rsidR="00E041AA" w:rsidRPr="0091439D">
        <w:rPr>
          <w:rFonts w:ascii="Times New Roman" w:hAnsi="Times New Roman" w:cs="Times New Roman"/>
          <w:sz w:val="24"/>
          <w:szCs w:val="24"/>
        </w:rPr>
        <w:t xml:space="preserve">persalinan </w:t>
      </w:r>
      <w:r w:rsidRPr="0091439D">
        <w:rPr>
          <w:rFonts w:ascii="Times New Roman" w:hAnsi="Times New Roman" w:cs="Times New Roman"/>
          <w:sz w:val="24"/>
          <w:szCs w:val="24"/>
        </w:rPr>
        <w:t xml:space="preserve">serta </w:t>
      </w:r>
      <w:r w:rsidR="00E041AA" w:rsidRPr="0091439D">
        <w:rPr>
          <w:rFonts w:ascii="Times New Roman" w:hAnsi="Times New Roman" w:cs="Times New Roman"/>
          <w:sz w:val="24"/>
          <w:szCs w:val="24"/>
        </w:rPr>
        <w:t>perasaan takut dan cemas</w:t>
      </w:r>
      <w:r w:rsidRPr="0091439D">
        <w:rPr>
          <w:rFonts w:ascii="Times New Roman" w:hAnsi="Times New Roman" w:cs="Times New Roman"/>
          <w:sz w:val="24"/>
          <w:szCs w:val="24"/>
        </w:rPr>
        <w:t xml:space="preserve"> dapat mengakibatkan terjadinya partus lama</w:t>
      </w:r>
      <w:r w:rsidR="00E041AA" w:rsidRPr="0091439D">
        <w:rPr>
          <w:rFonts w:ascii="Times New Roman" w:hAnsi="Times New Roman" w:cs="Times New Roman"/>
          <w:sz w:val="24"/>
          <w:szCs w:val="24"/>
        </w:rPr>
        <w:t xml:space="preserve">. </w:t>
      </w:r>
      <w:r w:rsidRPr="0091439D">
        <w:rPr>
          <w:rFonts w:ascii="Times New Roman" w:hAnsi="Times New Roman" w:cs="Times New Roman"/>
          <w:sz w:val="24"/>
          <w:szCs w:val="24"/>
        </w:rPr>
        <w:t>C</w:t>
      </w:r>
      <w:r w:rsidR="00E041AA" w:rsidRPr="0091439D">
        <w:rPr>
          <w:rFonts w:ascii="Times New Roman" w:hAnsi="Times New Roman" w:cs="Times New Roman"/>
          <w:sz w:val="24"/>
          <w:szCs w:val="24"/>
        </w:rPr>
        <w:t xml:space="preserve">emas yang berlebihan pada ibu </w:t>
      </w:r>
      <w:r w:rsidRPr="0091439D">
        <w:rPr>
          <w:rFonts w:ascii="Times New Roman" w:hAnsi="Times New Roman" w:cs="Times New Roman"/>
          <w:sz w:val="24"/>
          <w:szCs w:val="24"/>
        </w:rPr>
        <w:t>bersalin</w:t>
      </w:r>
      <w:r w:rsidR="00E041AA" w:rsidRPr="0091439D">
        <w:rPr>
          <w:rFonts w:ascii="Times New Roman" w:hAnsi="Times New Roman" w:cs="Times New Roman"/>
          <w:sz w:val="24"/>
          <w:szCs w:val="24"/>
        </w:rPr>
        <w:t xml:space="preserve"> juga dapat menghambat </w:t>
      </w:r>
      <w:r w:rsidRPr="0091439D">
        <w:rPr>
          <w:rFonts w:ascii="Times New Roman" w:hAnsi="Times New Roman" w:cs="Times New Roman"/>
          <w:sz w:val="24"/>
          <w:szCs w:val="24"/>
        </w:rPr>
        <w:t>pembukaan mulut rahim</w:t>
      </w:r>
      <w:r w:rsidR="00E041AA" w:rsidRPr="0091439D">
        <w:rPr>
          <w:rFonts w:ascii="Times New Roman" w:hAnsi="Times New Roman" w:cs="Times New Roman"/>
          <w:sz w:val="24"/>
          <w:szCs w:val="24"/>
        </w:rPr>
        <w:t xml:space="preserve"> sehingga semakin memperlama proses persalinan</w:t>
      </w:r>
      <w:r w:rsidR="00E041AA" w:rsidRPr="0091439D">
        <w:rPr>
          <w:rFonts w:ascii="Times New Roman" w:hAnsi="Times New Roman" w:cs="Times New Roman"/>
          <w:sz w:val="24"/>
          <w:szCs w:val="24"/>
        </w:rPr>
        <w:fldChar w:fldCharType="begin" w:fldLock="1"/>
      </w:r>
      <w:r w:rsidR="00E041AA" w:rsidRPr="0091439D">
        <w:rPr>
          <w:rFonts w:ascii="Times New Roman" w:hAnsi="Times New Roman" w:cs="Times New Roman"/>
          <w:sz w:val="24"/>
          <w:szCs w:val="24"/>
        </w:rPr>
        <w:instrText>ADDIN CSL_CITATION {"citationItems":[{"id":"ITEM-1","itemData":{"abstract":"Abstrak: Berdasarkan data WHO tahun 2015 Rasio kematian ibu (MMR) selama kehamilan dan melahirkan berkisar antara 102/100.000 Kelahiran Hidup. Berdasarkan SDKI Tahun 2013 bahwa Angka Kematian Ibu di Indonesia sebesar 359 per 100.000 kelahiran hidup. Provinsi Lampung memiliki 130 kasus kematian ibu pada saat hamil, melahirkan dan nifas. Studi pendahuluan di Ruang Bersalin RSIA Anugerah Medical Center Kota Metro tahun 2016 bulan November sebanyak 22 ibu dengan perpanjangan kala II. Tujuan penelitian ini untuk mengetahui hubungan tingkat kecemasan terhadap lama persalinan kala II pada ibu bersalin di RSIA Anugerah Medical Center Kota Metro Tahun 2017.Jenis penelitian kualitatif dengan desain analitik dan pendekatan cross sectional. Populasi pada penelitian ini adalah semua seluruh ibu bersalin di RSIA Anugerah Medical Center Kota Metro sebanyak 50 ibu, sedangkan sampel diambil dengan tehnik total sampling sebanyak 50 ibu. Analisis yang digunakan adalah univariat dengan distribusi frekuensi dan bivariat menggunakan uji chi square.Hasil penelitian diketahui bahwa tingkat kecemasan ibu bersalin sebagian besar dengan tingkat kecemasan sedang sebanyak 17 ibu (34%). lama persalinan kala II yang tidak normal sebanyak 22 ibu (44%). Ada hubungan antara tingkat kecemasan dengan lama persalinan kala II pada ibu bersalin dengan nilai p value: 0,009. Kesimpulan penelitian ada hubungan tingkat kecemasan terhadap lama persalinan kala II pada ibu bersalin di RSIA Anugerah Medical Center Kota Metro Tahun 2017, sehingga disarankan kepada tenaga kesehatan untuk meningkatkan berperan aktif dalam mengurangi tingkat kecemasan ibu selama proses persalinan karena berkaitan dengan gangguan pada proses persalinan. Abstract:  The maternal mortality ratio (MMR) during pregnancy and childbirth ranges based on WHO data 2015 estimated from 102 / 100,000 live births. IDHS in 2013 estimated that the Maternal Mortality Rate in Indonesia amounted to 359 per 100,000 live births. Lampung province has 130 cases of maternal mortality during pregnancy, childbirth and childbirth. Preliminary study at the Maternity Room of RSIA Anugerah Medical Center Metro City in 2016 November as many as 22 mothers with second stage extension. The purpose of this study to determine the relationship of anxiety level to the second stage of labor delivery to the maternal mother at RSIA Anugerah Medical Center Metro City Year 2017.This was a quantitative research, analytic survey design with cross sectional approach…","author":[{"dropping-particle":"","family":"Sagita","given":"Yona Desni","non-dropping-particle":"","parse-names":false,"suffix":""}],"container-title":"Midwifery Journal","id":"ITEM-1","issue":"1","issued":{"date-parts":[["2018"]]},"page":"16-20","title":"Hubungan Tingkat Kecemasan Dengan Lama Di Rsia Anugerah Medical Center","type":"article-journal","volume":"3"},"uris":["http://www.mendeley.com/documents/?uuid=22567713-be58-4e7b-a3f2-57e33f4ad28f"]}],"mendeley":{"formattedCitation":"(Sagita, 2018)","plainTextFormattedCitation":"(Sagita, 2018)","previouslyFormattedCitation":"(Sagita, 2018)"},"properties":{"noteIndex":0},"schema":"https://github.com/citation-style-language/schema/raw/master/csl-citation.json"}</w:instrText>
      </w:r>
      <w:r w:rsidR="00E041AA" w:rsidRPr="0091439D">
        <w:rPr>
          <w:rFonts w:ascii="Times New Roman" w:hAnsi="Times New Roman" w:cs="Times New Roman"/>
          <w:sz w:val="24"/>
          <w:szCs w:val="24"/>
        </w:rPr>
        <w:fldChar w:fldCharType="separate"/>
      </w:r>
      <w:r w:rsidR="00E041AA" w:rsidRPr="0091439D">
        <w:rPr>
          <w:rFonts w:ascii="Times New Roman" w:hAnsi="Times New Roman" w:cs="Times New Roman"/>
          <w:noProof/>
          <w:sz w:val="24"/>
          <w:szCs w:val="24"/>
        </w:rPr>
        <w:t>(Sagita, 2018)</w:t>
      </w:r>
      <w:r w:rsidR="00E041AA" w:rsidRPr="0091439D">
        <w:rPr>
          <w:rFonts w:ascii="Times New Roman" w:hAnsi="Times New Roman" w:cs="Times New Roman"/>
          <w:sz w:val="24"/>
          <w:szCs w:val="24"/>
        </w:rPr>
        <w:fldChar w:fldCharType="end"/>
      </w:r>
      <w:r w:rsidR="00E041AA" w:rsidRPr="0091439D">
        <w:rPr>
          <w:rFonts w:ascii="Times New Roman" w:hAnsi="Times New Roman" w:cs="Times New Roman"/>
          <w:sz w:val="24"/>
          <w:szCs w:val="24"/>
        </w:rPr>
        <w:t xml:space="preserve">. </w:t>
      </w:r>
      <w:r w:rsidR="00C563EC" w:rsidRPr="0091439D">
        <w:rPr>
          <w:rFonts w:ascii="Times New Roman" w:hAnsi="Times New Roman" w:cs="Times New Roman"/>
          <w:sz w:val="24"/>
          <w:szCs w:val="24"/>
        </w:rPr>
        <w:t xml:space="preserve">Perbahan hormon selama kehamilan memberikan pengaruh terhadap kondisi psikologis ibu, perubahan hormon tersebut diantaranya dapat memicu kondisi emosi yang sering berubah dan kecemasan. Kecemasan berlebihan pada ibu bersalin berdampak negatif bagi ibu dan janinnya. mengakibatkan gangguan fisiologis seperti peningkatan tekanan darah, memperlambat proses persalinan. Masalah kecemasan pada ibu bersalin menjadi satu dari beberapa faktor yang dapat menyebbakan terjadinya persalinan lama, yang merupakan salah satu penyebab masih tingginya Angka Kematian Ibu di Indonesia </w:t>
      </w:r>
      <w:r w:rsidR="00C563EC" w:rsidRPr="0091439D">
        <w:rPr>
          <w:rFonts w:ascii="Times New Roman" w:hAnsi="Times New Roman" w:cs="Times New Roman"/>
          <w:sz w:val="24"/>
          <w:szCs w:val="24"/>
        </w:rPr>
        <w:fldChar w:fldCharType="begin" w:fldLock="1"/>
      </w:r>
      <w:r w:rsidR="00C563EC" w:rsidRPr="0091439D">
        <w:rPr>
          <w:rFonts w:ascii="Times New Roman" w:hAnsi="Times New Roman" w:cs="Times New Roman"/>
          <w:sz w:val="24"/>
          <w:szCs w:val="24"/>
        </w:rPr>
        <w:instrText>ADDIN CSL_CITATION {"citationItems":[{"id":"ITEM-1","itemData":{"author":[{"dropping-particle":"","family":"Halil","given":"Asni","non-dropping-particle":"","parse-names":false,"suffix":""},{"dropping-particle":"","family":"Puspitasari","given":"Elika","non-dropping-particle":"","parse-names":false,"suffix":""}],"id":"ITEM-1","issue":"1","issued":{"date-parts":[["2023"]]},"page":"78-83","title":"Faktor yang Menyebabkan Kecemasan Ibu Hamil Trimester III dalam Menghadapi Persalinan di Puskesmas Depok 2 ( Factors Causing Anxiety in Dealing with Delivery in Third Trimester Pregnant Women at Depok 2 Health Center ) LATAR BELAKANG Pada tahun 2019 , Wor","type":"article-journal","volume":"12"},"uris":["http://www.mendeley.com/documents/?uuid=bf7678e3-ecc3-468f-9a5b-71350ed4f854"]}],"mendeley":{"formattedCitation":"(Halil &amp; Puspitasari, 2023)","plainTextFormattedCitation":"(Halil &amp; Puspitasari, 2023)","previouslyFormattedCitation":"(Halil &amp; Puspitasari, 2023)"},"properties":{"noteIndex":0},"schema":"https://github.com/citation-style-language/schema/raw/master/csl-citation.json"}</w:instrText>
      </w:r>
      <w:r w:rsidR="00C563EC" w:rsidRPr="0091439D">
        <w:rPr>
          <w:rFonts w:ascii="Times New Roman" w:hAnsi="Times New Roman" w:cs="Times New Roman"/>
          <w:sz w:val="24"/>
          <w:szCs w:val="24"/>
        </w:rPr>
        <w:fldChar w:fldCharType="separate"/>
      </w:r>
      <w:r w:rsidR="00C563EC" w:rsidRPr="0091439D">
        <w:rPr>
          <w:rFonts w:ascii="Times New Roman" w:hAnsi="Times New Roman" w:cs="Times New Roman"/>
          <w:noProof/>
          <w:sz w:val="24"/>
          <w:szCs w:val="24"/>
        </w:rPr>
        <w:t>(Halil &amp; Puspitasari, 2023)</w:t>
      </w:r>
      <w:r w:rsidR="00C563EC" w:rsidRPr="0091439D">
        <w:rPr>
          <w:rFonts w:ascii="Times New Roman" w:hAnsi="Times New Roman" w:cs="Times New Roman"/>
          <w:sz w:val="24"/>
          <w:szCs w:val="24"/>
        </w:rPr>
        <w:fldChar w:fldCharType="end"/>
      </w:r>
      <w:r w:rsidR="00C563EC" w:rsidRPr="0091439D">
        <w:rPr>
          <w:rFonts w:ascii="Times New Roman" w:hAnsi="Times New Roman" w:cs="Times New Roman"/>
          <w:sz w:val="24"/>
          <w:szCs w:val="24"/>
        </w:rPr>
        <w:t>.</w:t>
      </w:r>
      <w:r w:rsidR="00061C3D" w:rsidRPr="0091439D">
        <w:rPr>
          <w:rFonts w:ascii="Times New Roman" w:hAnsi="Times New Roman" w:cs="Times New Roman"/>
          <w:sz w:val="24"/>
          <w:szCs w:val="24"/>
        </w:rPr>
        <w:t xml:space="preserve"> Kecemasan yang dialami oleh ibu dalam menghadapi persalinan terbukti dapat menyebabkan persalinan terjadi melewati waktu perkiraan persalinan, menghambat kelancaran persalinan, membuat persalinan berjalan lebih lama dan meningkatkan resiko terjadinya komplikasi pada persalinan, juga meningkatkan pemberian induksi persalinan </w:t>
      </w:r>
      <w:r w:rsidR="00061C3D" w:rsidRPr="0091439D">
        <w:rPr>
          <w:rFonts w:ascii="Times New Roman" w:hAnsi="Times New Roman" w:cs="Times New Roman"/>
          <w:sz w:val="24"/>
          <w:szCs w:val="24"/>
        </w:rPr>
        <w:fldChar w:fldCharType="begin" w:fldLock="1"/>
      </w:r>
      <w:r w:rsidR="00C3579E" w:rsidRPr="0091439D">
        <w:rPr>
          <w:rFonts w:ascii="Times New Roman" w:hAnsi="Times New Roman" w:cs="Times New Roman"/>
          <w:sz w:val="24"/>
          <w:szCs w:val="24"/>
        </w:rPr>
        <w:instrText>ADDIN CSL_CITATION {"citationItems":[{"id":"ITEM-1","itemData":{"DOI":"10.32695/jbd.v1i1.246","abstract":"At the end stage of pregnancy, a certain amount of anxiety is considered a normal thing experienced by a woman in preparation for the upcoming birth. In some women, this feeling develops into fear of childbirth which might have negative consequences on both the mother and the baby. This case study describes the anxiety experienced by Mrs. G, a 27-years-old primigravida, which caused obstacles in the labor process. The anxiety arose because Mrs. G had no felt any signs of labor until a week after the due date. Counseling and personal approaches are carried out to deal with anxiety, as well as the use of hot herbal compress for relaxation. Meanwhile, uterine contraction was induced naturally by doing oxytocin massage and acupressure on the BL 67 point. Midwifery care provided in this case could reduce anxiety and stimulate uterine contractions to initiate the labor process. Comprehensive and continuous support and assistance from health workers is needed to obtain optimal midwifery care outcomes.","author":[{"dropping-particle":"","family":"Fauziah","given":"Siska Febrina","non-dropping-particle":"","parse-names":false,"suffix":""}],"container-title":"Jurnal Kebidanan","id":"ITEM-1","issue":"1","issued":{"date-parts":[["2021"]]},"page":"1-10","title":"Studi Kasus: Kecemasan Dalam Kehamilan Dapat Menghambat Proses Persalinan","type":"article-journal","volume":"1"},"uris":["http://www.mendeley.com/documents/?uuid=f5070c82-ebf6-4295-9f60-35b0b8a12346"]}],"mendeley":{"formattedCitation":"(Fauziah, 2021)","plainTextFormattedCitation":"(Fauziah, 2021)","previouslyFormattedCitation":"(Fauziah, 2021)"},"properties":{"noteIndex":0},"schema":"https://github.com/citation-style-language/schema/raw/master/csl-citation.json"}</w:instrText>
      </w:r>
      <w:r w:rsidR="00061C3D" w:rsidRPr="0091439D">
        <w:rPr>
          <w:rFonts w:ascii="Times New Roman" w:hAnsi="Times New Roman" w:cs="Times New Roman"/>
          <w:sz w:val="24"/>
          <w:szCs w:val="24"/>
        </w:rPr>
        <w:fldChar w:fldCharType="separate"/>
      </w:r>
      <w:r w:rsidR="00061C3D" w:rsidRPr="0091439D">
        <w:rPr>
          <w:rFonts w:ascii="Times New Roman" w:hAnsi="Times New Roman" w:cs="Times New Roman"/>
          <w:noProof/>
          <w:sz w:val="24"/>
          <w:szCs w:val="24"/>
        </w:rPr>
        <w:t>(Fauziah, 2021)</w:t>
      </w:r>
      <w:r w:rsidR="00061C3D" w:rsidRPr="0091439D">
        <w:rPr>
          <w:rFonts w:ascii="Times New Roman" w:hAnsi="Times New Roman" w:cs="Times New Roman"/>
          <w:sz w:val="24"/>
          <w:szCs w:val="24"/>
        </w:rPr>
        <w:fldChar w:fldCharType="end"/>
      </w:r>
      <w:r w:rsidR="00061C3D" w:rsidRPr="0091439D">
        <w:rPr>
          <w:rFonts w:ascii="Times New Roman" w:hAnsi="Times New Roman" w:cs="Times New Roman"/>
          <w:sz w:val="24"/>
          <w:szCs w:val="24"/>
        </w:rPr>
        <w:t>.</w:t>
      </w:r>
    </w:p>
    <w:p w14:paraId="19879B17" w14:textId="77777777" w:rsidR="00AB2B6E" w:rsidRDefault="00E041AA" w:rsidP="0091439D">
      <w:pPr>
        <w:spacing w:after="0" w:line="240" w:lineRule="auto"/>
        <w:ind w:firstLine="426"/>
        <w:contextualSpacing/>
        <w:jc w:val="both"/>
        <w:rPr>
          <w:rFonts w:ascii="Times New Roman" w:hAnsi="Times New Roman" w:cs="Times New Roman"/>
          <w:sz w:val="24"/>
          <w:szCs w:val="24"/>
        </w:rPr>
        <w:sectPr w:rsidR="00AB2B6E" w:rsidSect="00AF2D03">
          <w:footerReference w:type="default" r:id="rId11"/>
          <w:pgSz w:w="11906" w:h="16838"/>
          <w:pgMar w:top="1440" w:right="1440" w:bottom="1440" w:left="1440" w:header="708" w:footer="567" w:gutter="0"/>
          <w:cols w:space="708"/>
          <w:docGrid w:linePitch="360"/>
        </w:sectPr>
      </w:pPr>
      <w:r w:rsidRPr="0091439D">
        <w:rPr>
          <w:rFonts w:ascii="Times New Roman" w:hAnsi="Times New Roman" w:cs="Times New Roman"/>
          <w:sz w:val="24"/>
          <w:szCs w:val="24"/>
        </w:rPr>
        <w:t xml:space="preserve">Kecemasan adalah </w:t>
      </w:r>
      <w:r w:rsidR="002D55DF" w:rsidRPr="0091439D">
        <w:rPr>
          <w:rFonts w:ascii="Times New Roman" w:hAnsi="Times New Roman" w:cs="Times New Roman"/>
          <w:sz w:val="24"/>
          <w:szCs w:val="24"/>
        </w:rPr>
        <w:t xml:space="preserve">keadaan psikologis </w:t>
      </w:r>
      <w:r w:rsidRPr="0091439D">
        <w:rPr>
          <w:rFonts w:ascii="Times New Roman" w:hAnsi="Times New Roman" w:cs="Times New Roman"/>
          <w:sz w:val="24"/>
          <w:szCs w:val="24"/>
        </w:rPr>
        <w:t xml:space="preserve">yang penuh dengan kekhwatiran akan apa yang mungkin terjadi, </w:t>
      </w:r>
      <w:r w:rsidR="002D55DF" w:rsidRPr="0091439D">
        <w:rPr>
          <w:rFonts w:ascii="Times New Roman" w:hAnsi="Times New Roman" w:cs="Times New Roman"/>
          <w:sz w:val="24"/>
          <w:szCs w:val="24"/>
        </w:rPr>
        <w:t xml:space="preserve">perasaan tidak nyaman dan ketakutan terhadap suatu ancaman yang mungkin akan terjadi. </w:t>
      </w:r>
      <w:r w:rsidR="00CC2CAD" w:rsidRPr="0091439D">
        <w:rPr>
          <w:rFonts w:ascii="Times New Roman" w:hAnsi="Times New Roman" w:cs="Times New Roman"/>
          <w:sz w:val="24"/>
          <w:szCs w:val="24"/>
        </w:rPr>
        <w:t xml:space="preserve">Kecemasan yang berlebihan dan lama dapat menyebabkan stress psikologis yang berdampak negative bagi ibu dan janin yang dikandung seperti resiko persalinan premature, bayi lahir dengan berat badab rendah, terhadinya hipertensi dalam kehamilan yang berujung pada preeklampsia dan eklampsia </w:t>
      </w:r>
      <w:r w:rsidRPr="0091439D">
        <w:rPr>
          <w:rFonts w:ascii="Times New Roman" w:hAnsi="Times New Roman" w:cs="Times New Roman"/>
          <w:sz w:val="24"/>
          <w:szCs w:val="24"/>
        </w:rPr>
        <w:fldChar w:fldCharType="begin" w:fldLock="1"/>
      </w:r>
      <w:r w:rsidRPr="0091439D">
        <w:rPr>
          <w:rFonts w:ascii="Times New Roman" w:hAnsi="Times New Roman" w:cs="Times New Roman"/>
          <w:sz w:val="24"/>
          <w:szCs w:val="24"/>
        </w:rPr>
        <w:instrText xml:space="preserve">ADDIN CSL_CITATION {"citationItems":[{"id":"ITEM-1","itemData":{"DOI":"10.33086/jhs.v8i2.199","ISSN":"1978-6743","abstract":"The relationship with the mother's level of anxiety in the first stage of labor active phase in BPM Atik Suharijati Surabaya. Mothers who experienced the process of labor is a physiological thing, but in reality people still think childbirth is a life and death stakes. Mothers who give birth experience anxiety levels cause birth becomes pathological. This study aims to determine the relationship with the mother's level of anxiety in the first stage of labor active phase in BPM Atik Suharijati Surabaya. Design analytical research with cross sectional approach. The population around the third trimester pregnant women who face labor in BPS Atik Suharijati in April-May 2015 of 25 respondents. A sample of 12 respondents in October was taken with the technique of \"purposive sampling\". Independent variables and the dependent variable levels of anxiety long active phase. Collecting data using questionnaires and partograf. Data were analyzed using the Mann Whitney test with a significance level a = 0.05. The results showed nearly half (41.7%) had mild anxiety and the majority of respondents (75%) had active phase &lt;6 hours. Statistical test results obtained </w:instrText>
      </w:r>
      <w:r w:rsidRPr="0091439D">
        <w:rPr>
          <w:rFonts w:ascii="Times New Roman" w:hAnsi="Times New Roman" w:cs="Times New Roman"/>
          <w:sz w:val="24"/>
          <w:szCs w:val="24"/>
        </w:rPr>
        <w:instrText> = 0.024 &lt;</w:instrText>
      </w:r>
      <w:r w:rsidRPr="0091439D">
        <w:rPr>
          <w:rFonts w:ascii="Times New Roman" w:hAnsi="Times New Roman" w:cs="Times New Roman"/>
          <w:sz w:val="24"/>
          <w:szCs w:val="24"/>
        </w:rPr>
        <w:instrText> = 0.05, H0 is rejected means that there is a relationship with the mother's level of anxiety in the first stage of labor active phase in BPS Atik Suharijati. The conclusions of this study is the higher the mother's level of anxiety, the more disturbing the birth process to be gone through. So that health workers are expected to continue to provide information or understanding to pregnant women about childbirth and the factors that influence it.","author":[{"dropping-particle":"","family":"Masruroh","given":"Nur","non-dropping-particle":"","parse-names":false,"suffix":""}],"container-title":"Journal of Health Sciences","id":"ITEM-1","issue":"2","issued":{"date-parts":[["2018"]]},"page":"162-170","title":"Pengaruh Kecemasan Ibu Terhadap Proses Persalinan Kala 1 Fase Aktif Di Bps Atik Suharijati Surabaya","type":"article-journal","volume":"8"},"uris":["http://www.mendeley.com/documents/?uuid=8e6b4f64-d4fc-4f47-b930-db76d08cefdb"]}],"mendeley":{"formattedCitation":"(Masruroh, 2018)","plainTextFormattedCitation":"(Masruroh, 2018)","previouslyFormattedCitation":"(Masruroh, 2018)"},"properties":{"noteIndex":0},"schema":"https://github.com/citation-style-language/schema/raw/master/csl-citation.json"}</w:instrText>
      </w:r>
      <w:r w:rsidRPr="0091439D">
        <w:rPr>
          <w:rFonts w:ascii="Times New Roman" w:hAnsi="Times New Roman" w:cs="Times New Roman"/>
          <w:sz w:val="24"/>
          <w:szCs w:val="24"/>
        </w:rPr>
        <w:fldChar w:fldCharType="separate"/>
      </w:r>
      <w:r w:rsidRPr="0091439D">
        <w:rPr>
          <w:rFonts w:ascii="Times New Roman" w:hAnsi="Times New Roman" w:cs="Times New Roman"/>
          <w:noProof/>
          <w:sz w:val="24"/>
          <w:szCs w:val="24"/>
        </w:rPr>
        <w:t>(Masruroh, 2018)</w:t>
      </w:r>
      <w:r w:rsidRPr="0091439D">
        <w:rPr>
          <w:rFonts w:ascii="Times New Roman" w:hAnsi="Times New Roman" w:cs="Times New Roman"/>
          <w:sz w:val="24"/>
          <w:szCs w:val="24"/>
        </w:rPr>
        <w:fldChar w:fldCharType="end"/>
      </w:r>
      <w:r w:rsidRPr="0091439D">
        <w:rPr>
          <w:rFonts w:ascii="Times New Roman" w:hAnsi="Times New Roman" w:cs="Times New Roman"/>
          <w:sz w:val="24"/>
          <w:szCs w:val="24"/>
        </w:rPr>
        <w:t xml:space="preserve">. </w:t>
      </w:r>
      <w:r w:rsidR="00CC2CAD" w:rsidRPr="0091439D">
        <w:rPr>
          <w:rFonts w:ascii="Times New Roman" w:hAnsi="Times New Roman" w:cs="Times New Roman"/>
          <w:sz w:val="24"/>
          <w:szCs w:val="24"/>
        </w:rPr>
        <w:t xml:space="preserve">Pada janin, dampak dari kecemasan ibu dapat meningkatkan kadar katekolamin, mempengaruhi aliran </w:t>
      </w:r>
      <w:r w:rsidR="00CC2CAD" w:rsidRPr="0091439D">
        <w:rPr>
          <w:rFonts w:ascii="Times New Roman" w:hAnsi="Times New Roman" w:cs="Times New Roman"/>
          <w:i/>
          <w:iCs/>
          <w:sz w:val="24"/>
          <w:szCs w:val="24"/>
        </w:rPr>
        <w:t>utero-placenter</w:t>
      </w:r>
      <w:r w:rsidR="00CC2CAD" w:rsidRPr="0091439D">
        <w:rPr>
          <w:rFonts w:ascii="Times New Roman" w:hAnsi="Times New Roman" w:cs="Times New Roman"/>
          <w:sz w:val="24"/>
          <w:szCs w:val="24"/>
        </w:rPr>
        <w:t xml:space="preserve"> dari ibu ke janin, melemahnya kontraksi rahim</w:t>
      </w:r>
      <w:r w:rsidRPr="0091439D">
        <w:rPr>
          <w:rFonts w:ascii="Times New Roman" w:hAnsi="Times New Roman" w:cs="Times New Roman"/>
          <w:sz w:val="24"/>
          <w:szCs w:val="24"/>
        </w:rPr>
        <w:t>,</w:t>
      </w:r>
      <w:r w:rsidR="00CC2CAD" w:rsidRPr="0091439D">
        <w:rPr>
          <w:rFonts w:ascii="Times New Roman" w:hAnsi="Times New Roman" w:cs="Times New Roman"/>
          <w:sz w:val="24"/>
          <w:szCs w:val="24"/>
        </w:rPr>
        <w:t xml:space="preserve"> yang dapat </w:t>
      </w:r>
      <w:r w:rsidRPr="0091439D">
        <w:rPr>
          <w:rFonts w:ascii="Times New Roman" w:hAnsi="Times New Roman" w:cs="Times New Roman"/>
          <w:sz w:val="24"/>
          <w:szCs w:val="24"/>
        </w:rPr>
        <w:t>maka hal tersebut dapat menyebabkan lamanya persalinan kala I fase aktif</w:t>
      </w:r>
      <w:r w:rsidRPr="0091439D">
        <w:rPr>
          <w:rFonts w:ascii="Times New Roman" w:hAnsi="Times New Roman" w:cs="Times New Roman"/>
          <w:sz w:val="24"/>
          <w:szCs w:val="24"/>
        </w:rPr>
        <w:fldChar w:fldCharType="begin" w:fldLock="1"/>
      </w:r>
      <w:r w:rsidRPr="0091439D">
        <w:rPr>
          <w:rFonts w:ascii="Times New Roman" w:hAnsi="Times New Roman" w:cs="Times New Roman"/>
          <w:sz w:val="24"/>
          <w:szCs w:val="24"/>
        </w:rPr>
        <w:instrText>ADDIN CSL_CITATION {"citationItems":[{"id":"ITEM-1","itemData":{"DOI":"10.3390/ijerph17186709","ISSN":"16604601","PMID":"32942604","abstract":"Pregnancy-related anxiety is contextualised by pregnancy and is a health concern for the mother and child. Perceived parental self-efficacy is associated with this anxiety and age and parity are identified as influential factors. This research, therefore, predicted that negative perceptions of parental self-efficacy would predict greater pregnancy-related anxiety, moderated by parity and age. Participants (N = 771) were recruited online and assessed for perceived parental self-efficacy, pregnancy-related anxiety, and demographics. Moderation models showed that the psychosocial and sociodemographic factors combined predicted up to 49% of the variance. Parental self-efficacy predicted anxiety in the areas of body image, worry about themselves, baby concerns, pregnancy acceptance, attitudes towards medical staff and childbirth, and avoidance. Parity predicted pregnancy-related anxiety both overall and in childbirth concerns, worry about self, baby concerns and attitudes towards childbirth. Age predicted baby concerns. There was a significant moderation effect for pregnancy acceptance indicating that primiparous women with low perceptions of parental self-efficacy are less accepting of their pregnancy. Results suggest that parity and parental self-efficacy may be risk factors for first-time mothers for pregnancy-related anxiety.","author":[{"dropping-particle":"","family":"Brunton","given":"Robyn","non-dropping-particle":"","parse-names":false,"suffix":""},{"dropping-particle":"","family":"Simpson","given":"Nicole","non-dropping-particle":"","parse-names":false,"suffix":""},{"dropping-particle":"","family":"Dryer","given":"Rachel","non-dropping-particle":"","parse-names":false,"suffix":""}],"container-title":"International Journal of Environmental Research and Public Health","id":"ITEM-1","issue":"18","issued":{"date-parts":[["2020"]]},"page":"1-17","title":"Pregnancy-related anxiety, perceived parental self-efficacy and the influence of parity and age","type":"article-journal","volume":"17"},"uris":["http://www.mendeley.com/documents/?uuid=d3924c65-48bb-4524-a172-afe2e4aa0d89"]}],"mendeley":{"formattedCitation":"(Brunton et al., 2020)","plainTextFormattedCitation":"(Brunton et al., 2020)","previouslyFormattedCitation":"(Brunton et al., 2020)"},"properties":{"noteIndex":0},"schema":"https://github.com/citation-style-language/schema/raw/master/csl-citation.json"}</w:instrText>
      </w:r>
      <w:r w:rsidRPr="0091439D">
        <w:rPr>
          <w:rFonts w:ascii="Times New Roman" w:hAnsi="Times New Roman" w:cs="Times New Roman"/>
          <w:sz w:val="24"/>
          <w:szCs w:val="24"/>
        </w:rPr>
        <w:fldChar w:fldCharType="separate"/>
      </w:r>
      <w:r w:rsidRPr="0091439D">
        <w:rPr>
          <w:rFonts w:ascii="Times New Roman" w:hAnsi="Times New Roman" w:cs="Times New Roman"/>
          <w:noProof/>
          <w:sz w:val="24"/>
          <w:szCs w:val="24"/>
        </w:rPr>
        <w:t>(Brunton et al., 2020)</w:t>
      </w:r>
      <w:r w:rsidRPr="0091439D">
        <w:rPr>
          <w:rFonts w:ascii="Times New Roman" w:hAnsi="Times New Roman" w:cs="Times New Roman"/>
          <w:sz w:val="24"/>
          <w:szCs w:val="24"/>
        </w:rPr>
        <w:fldChar w:fldCharType="end"/>
      </w:r>
      <w:r w:rsidRPr="0091439D">
        <w:rPr>
          <w:rFonts w:ascii="Times New Roman" w:hAnsi="Times New Roman" w:cs="Times New Roman"/>
          <w:sz w:val="24"/>
          <w:szCs w:val="24"/>
        </w:rPr>
        <w:t>.</w:t>
      </w:r>
      <w:r w:rsidR="00C563EC" w:rsidRPr="0091439D">
        <w:rPr>
          <w:rFonts w:ascii="Times New Roman" w:hAnsi="Times New Roman" w:cs="Times New Roman"/>
          <w:sz w:val="24"/>
          <w:szCs w:val="24"/>
        </w:rPr>
        <w:t xml:space="preserve"> </w:t>
      </w:r>
      <w:r w:rsidR="006A122A" w:rsidRPr="0091439D">
        <w:rPr>
          <w:rFonts w:ascii="Times New Roman" w:hAnsi="Times New Roman" w:cs="Times New Roman"/>
          <w:sz w:val="24"/>
          <w:szCs w:val="24"/>
        </w:rPr>
        <w:t>Cemas, takut, dan panik dapat memicu peningkatan hormon adrenalin yang memiliki pengaruh terhadap fisiologi tubuh, diantaranya dapat berakibat pada meningkatnya denyut jantung, peningkatan pernapasan dan tekanan darah</w:t>
      </w:r>
      <w:r w:rsidR="005C46BC" w:rsidRPr="0091439D">
        <w:rPr>
          <w:rFonts w:ascii="Times New Roman" w:hAnsi="Times New Roman" w:cs="Times New Roman"/>
          <w:sz w:val="24"/>
          <w:szCs w:val="24"/>
        </w:rPr>
        <w:t xml:space="preserve">. Hal tersebut selain berakibat negatif pada ibu juga berakibat buruk pada janin yang dikandung, karena janin harus tetap mendapat aliran oksigen, nutrisi dan faktor lain dari ibu dengan lancar. Peningkatan adrenalin juga menyebabkan pelepasan lebih banyak glukosa, sehingga menyebabkan ibu bersalin kekurangan energi yang berdampak pada ibu menjadi </w:t>
      </w:r>
    </w:p>
    <w:p w14:paraId="603114E5" w14:textId="51CF51F2" w:rsidR="004E436C" w:rsidRPr="0091439D" w:rsidRDefault="005C46BC" w:rsidP="00AB2B6E">
      <w:pPr>
        <w:spacing w:after="0" w:line="240" w:lineRule="auto"/>
        <w:contextualSpacing/>
        <w:jc w:val="both"/>
        <w:rPr>
          <w:rFonts w:ascii="Times New Roman" w:hAnsi="Times New Roman" w:cs="Times New Roman"/>
          <w:sz w:val="24"/>
          <w:szCs w:val="24"/>
        </w:rPr>
      </w:pPr>
      <w:r w:rsidRPr="0091439D">
        <w:rPr>
          <w:rFonts w:ascii="Times New Roman" w:hAnsi="Times New Roman" w:cs="Times New Roman"/>
          <w:sz w:val="24"/>
          <w:szCs w:val="24"/>
        </w:rPr>
        <w:t xml:space="preserve">lemah dan his tidak adekuat sehingga beresiko terjadinya persalinan lama dan proses pemulihan yang lebih lambat </w:t>
      </w:r>
      <w:r w:rsidR="004E436C" w:rsidRPr="0091439D">
        <w:rPr>
          <w:rFonts w:ascii="Times New Roman" w:hAnsi="Times New Roman" w:cs="Times New Roman"/>
          <w:sz w:val="24"/>
          <w:szCs w:val="24"/>
        </w:rPr>
        <w:fldChar w:fldCharType="begin" w:fldLock="1"/>
      </w:r>
      <w:r w:rsidR="004E436C" w:rsidRPr="0091439D">
        <w:rPr>
          <w:rFonts w:ascii="Times New Roman" w:hAnsi="Times New Roman" w:cs="Times New Roman"/>
          <w:sz w:val="24"/>
          <w:szCs w:val="24"/>
        </w:rPr>
        <w:instrText xml:space="preserve">ADDIN CSL_CITATION {"citationItems":[{"id":"ITEM-1","itemData":{"DOI":"10.33086/jhs.v8i2.199","ISSN":"1978-6743","abstract":"The relationship with the mother's level of anxiety in the first stage of labor active phase in BPM Atik Suharijati Surabaya. Mothers who experienced the process of labor is a physiological thing, but in reality people still think childbirth is a life and death stakes. Mothers who give birth experience anxiety levels cause birth becomes pathological. This study aims to determine the relationship with the mother's level of anxiety in the first stage of labor active phase in BPM Atik Suharijati Surabaya. Design analytical research with cross sectional approach. The population around the third trimester pregnant women who face labor in BPS Atik Suharijati in April-May 2015 of 25 respondents. A sample of 12 respondents in October was taken with the technique of \"purposive sampling\". Independent variables and the dependent variable levels of anxiety long active phase. Collecting data using questionnaires and partograf. Data were analyzed using the Mann Whitney test with a significance level a = 0.05. The results showed nearly half (41.7%) had mild anxiety and the majority of respondents (75%) had active phase &lt;6 hours. Statistical test results obtained </w:instrText>
      </w:r>
      <w:r w:rsidR="004E436C" w:rsidRPr="0091439D">
        <w:rPr>
          <w:rFonts w:ascii="Times New Roman" w:hAnsi="Times New Roman" w:cs="Times New Roman"/>
          <w:sz w:val="24"/>
          <w:szCs w:val="24"/>
        </w:rPr>
        <w:instrText> = 0.024 &lt;</w:instrText>
      </w:r>
      <w:r w:rsidR="004E436C" w:rsidRPr="0091439D">
        <w:rPr>
          <w:rFonts w:ascii="Times New Roman" w:hAnsi="Times New Roman" w:cs="Times New Roman"/>
          <w:sz w:val="24"/>
          <w:szCs w:val="24"/>
        </w:rPr>
        <w:instrText> = 0.05, H0 is rejected means that there is a relationship with the mother's level of anxiety in the first stage of labor active phase in BPS Atik Suharijati. The conclusions of this study is the higher the mother's level of anxiety, the more disturbing the birth process to be gone through. So that health workers are expected to continue to provide information or understanding to pregnant women about childbirth and the factors that influence it.","author":[{"dropping-particle":"","family":"Masruroh","given":"Nur","non-dropping-particle":"","parse-names":false,"suffix":""}],"container-title":"Journal of Health Sciences","id":"ITEM-1","issue":"2","issued":{"date-parts":[["2018"]]},"page":"162-170","title":"Pengaruh Kecemasan Ibu Terhadap Proses Persalinan Kala 1 Fase Aktif Di Bps Atik Suharijati Surabaya","type":"article-journal","volume":"8"},"uris":["http://www.mendeley.com/documents/?uuid=8e6b4f64-d4fc-4f47-b930-db76d08cefdb"]}],"mendeley":{"formattedCitation":"(Masruroh, 2018)","plainTextFormattedCitation":"(Masruroh, 2018)","previouslyFormattedCitation":"(Masruroh, 2018)"},"properties":{"noteIndex":0},"schema":"https://github.com/citation-style-language/schema/raw/master/csl-citation.json"}</w:instrText>
      </w:r>
      <w:r w:rsidR="004E436C" w:rsidRPr="0091439D">
        <w:rPr>
          <w:rFonts w:ascii="Times New Roman" w:hAnsi="Times New Roman" w:cs="Times New Roman"/>
          <w:sz w:val="24"/>
          <w:szCs w:val="24"/>
        </w:rPr>
        <w:fldChar w:fldCharType="separate"/>
      </w:r>
      <w:r w:rsidR="004E436C" w:rsidRPr="0091439D">
        <w:rPr>
          <w:rFonts w:ascii="Times New Roman" w:hAnsi="Times New Roman" w:cs="Times New Roman"/>
          <w:noProof/>
          <w:sz w:val="24"/>
          <w:szCs w:val="24"/>
        </w:rPr>
        <w:t>(Masruroh, 2018)</w:t>
      </w:r>
      <w:r w:rsidR="004E436C" w:rsidRPr="0091439D">
        <w:rPr>
          <w:rFonts w:ascii="Times New Roman" w:hAnsi="Times New Roman" w:cs="Times New Roman"/>
          <w:sz w:val="24"/>
          <w:szCs w:val="24"/>
        </w:rPr>
        <w:fldChar w:fldCharType="end"/>
      </w:r>
      <w:r w:rsidR="004E436C" w:rsidRPr="0091439D">
        <w:rPr>
          <w:rFonts w:ascii="Times New Roman" w:hAnsi="Times New Roman" w:cs="Times New Roman"/>
          <w:sz w:val="24"/>
          <w:szCs w:val="24"/>
        </w:rPr>
        <w:t>.</w:t>
      </w:r>
    </w:p>
    <w:p w14:paraId="55FB7DF1" w14:textId="492D71C7" w:rsidR="004E436C" w:rsidRPr="0091439D" w:rsidRDefault="004E436C" w:rsidP="0091439D">
      <w:pPr>
        <w:spacing w:after="0" w:line="240" w:lineRule="auto"/>
        <w:ind w:firstLine="426"/>
        <w:contextualSpacing/>
        <w:jc w:val="both"/>
        <w:rPr>
          <w:rFonts w:ascii="Times New Roman" w:hAnsi="Times New Roman" w:cs="Times New Roman"/>
          <w:sz w:val="24"/>
          <w:szCs w:val="24"/>
        </w:rPr>
      </w:pPr>
      <w:r w:rsidRPr="0091439D">
        <w:rPr>
          <w:rFonts w:ascii="Times New Roman" w:hAnsi="Times New Roman" w:cs="Times New Roman"/>
          <w:sz w:val="24"/>
          <w:szCs w:val="24"/>
        </w:rPr>
        <w:t xml:space="preserve">Dukungan psikologis </w:t>
      </w:r>
      <w:r w:rsidR="00600C11" w:rsidRPr="0091439D">
        <w:rPr>
          <w:rFonts w:ascii="Times New Roman" w:hAnsi="Times New Roman" w:cs="Times New Roman"/>
          <w:sz w:val="24"/>
          <w:szCs w:val="24"/>
        </w:rPr>
        <w:t>dapat diberikan oleh keluarga terdekat seperti suami yang siaga mendampingi ibu selama kehamilan sampai persalinan</w:t>
      </w:r>
      <w:r w:rsidRPr="0091439D">
        <w:rPr>
          <w:rFonts w:ascii="Times New Roman" w:hAnsi="Times New Roman" w:cs="Times New Roman"/>
          <w:sz w:val="24"/>
          <w:szCs w:val="24"/>
        </w:rPr>
        <w:t xml:space="preserve">. </w:t>
      </w:r>
      <w:r w:rsidR="00600C11" w:rsidRPr="0091439D">
        <w:rPr>
          <w:rFonts w:ascii="Times New Roman" w:hAnsi="Times New Roman" w:cs="Times New Roman"/>
          <w:sz w:val="24"/>
          <w:szCs w:val="24"/>
        </w:rPr>
        <w:t>U</w:t>
      </w:r>
      <w:r w:rsidRPr="0091439D">
        <w:rPr>
          <w:rFonts w:ascii="Times New Roman" w:hAnsi="Times New Roman" w:cs="Times New Roman"/>
          <w:sz w:val="24"/>
          <w:szCs w:val="24"/>
        </w:rPr>
        <w:t>sia, pengetahuan, pendidikan, dan pekerjaan menurut beberapa penelitian turut mempengaruhi tingkat kecemasan pada ibu bersali</w:t>
      </w:r>
      <w:r w:rsidR="00A414DC" w:rsidRPr="0091439D">
        <w:rPr>
          <w:rFonts w:ascii="Times New Roman" w:hAnsi="Times New Roman" w:cs="Times New Roman"/>
          <w:sz w:val="24"/>
          <w:szCs w:val="24"/>
        </w:rPr>
        <w:t xml:space="preserve">n. </w:t>
      </w:r>
      <w:r w:rsidRPr="0091439D">
        <w:rPr>
          <w:rFonts w:ascii="Times New Roman" w:hAnsi="Times New Roman" w:cs="Times New Roman"/>
          <w:sz w:val="24"/>
          <w:szCs w:val="24"/>
        </w:rPr>
        <w:t xml:space="preserve">Usia ibu bersalin yang berada di bawah 20 tahun akan mengalami kecemasan yang lebih tinggi </w:t>
      </w:r>
      <w:r w:rsidR="00A414DC" w:rsidRPr="0091439D">
        <w:rPr>
          <w:rFonts w:ascii="Times New Roman" w:hAnsi="Times New Roman" w:cs="Times New Roman"/>
          <w:sz w:val="24"/>
          <w:szCs w:val="24"/>
        </w:rPr>
        <w:t>sehingga b</w:t>
      </w:r>
      <w:r w:rsidRPr="0091439D">
        <w:rPr>
          <w:rFonts w:ascii="Times New Roman" w:hAnsi="Times New Roman" w:cs="Times New Roman"/>
          <w:sz w:val="24"/>
          <w:szCs w:val="24"/>
        </w:rPr>
        <w:t xml:space="preserve">erisiko lebih tinggi mengalami penyulit </w:t>
      </w:r>
      <w:r w:rsidR="00A414DC" w:rsidRPr="0091439D">
        <w:rPr>
          <w:rFonts w:ascii="Times New Roman" w:hAnsi="Times New Roman" w:cs="Times New Roman"/>
          <w:sz w:val="24"/>
          <w:szCs w:val="24"/>
        </w:rPr>
        <w:t>obstetrik.</w:t>
      </w:r>
      <w:r w:rsidRPr="0091439D">
        <w:rPr>
          <w:rFonts w:ascii="Times New Roman" w:hAnsi="Times New Roman" w:cs="Times New Roman"/>
          <w:sz w:val="24"/>
          <w:szCs w:val="24"/>
        </w:rPr>
        <w:t xml:space="preserve"> </w:t>
      </w:r>
      <w:r w:rsidR="00A414DC" w:rsidRPr="0091439D">
        <w:rPr>
          <w:rFonts w:ascii="Times New Roman" w:hAnsi="Times New Roman" w:cs="Times New Roman"/>
          <w:sz w:val="24"/>
          <w:szCs w:val="24"/>
        </w:rPr>
        <w:t>T</w:t>
      </w:r>
      <w:r w:rsidRPr="0091439D">
        <w:rPr>
          <w:rFonts w:ascii="Times New Roman" w:hAnsi="Times New Roman" w:cs="Times New Roman"/>
          <w:sz w:val="24"/>
          <w:szCs w:val="24"/>
        </w:rPr>
        <w:t>ingkat pendidikan bisa mempengaruhi seseorang memecahkan masalah dan mengetahui bagaimana cara mekanisme koping yang positif.</w:t>
      </w:r>
      <w:r w:rsidR="00A414DC" w:rsidRPr="0091439D">
        <w:rPr>
          <w:rFonts w:ascii="Times New Roman" w:hAnsi="Times New Roman" w:cs="Times New Roman"/>
          <w:sz w:val="24"/>
          <w:szCs w:val="24"/>
        </w:rPr>
        <w:t xml:space="preserve"> Ibu hamil yang bekerja dapat melakuka  interaksi sosial diluar rumah, hal tersebut dapat membantu ibu mengurangi kecemasan menghadapi persalinan (</w:t>
      </w:r>
      <w:r w:rsidR="00A414DC" w:rsidRPr="0091439D">
        <w:rPr>
          <w:rFonts w:ascii="Times New Roman" w:hAnsi="Times New Roman" w:cs="Times New Roman"/>
          <w:sz w:val="24"/>
          <w:szCs w:val="24"/>
        </w:rPr>
        <w:fldChar w:fldCharType="begin" w:fldLock="1"/>
      </w:r>
      <w:r w:rsidR="00834D15" w:rsidRPr="0091439D">
        <w:rPr>
          <w:rFonts w:ascii="Times New Roman" w:hAnsi="Times New Roman" w:cs="Times New Roman"/>
          <w:sz w:val="24"/>
          <w:szCs w:val="24"/>
        </w:rPr>
        <w:instrText>ADDIN CSL_CITATION {"citationItems":[{"id":"ITEM-1","itemData":{"DOI":"10.35971/jjhsr.v3i1.8467","ISSN":"2623-0674","abstract":"Kehamilan bagi seorang wanita (primigravida) merupakan masalah baru yang dapat mendatangkan kecemasan dalam hidupnya. Kecemasan yang mengganggu merupakan respons terhadap ancaman masa depan yang dibayangkan bukan bahaya yang sesungguhnya masa kini. Kecemasan ibu bersalin banyak dipengaruhi oleh berbagai hal diantaranya dukungan keluarga/suami, ibu hamil yang usianya muda, tingkat pendidikannya yang rendah dan pekerjaan sebagai Ibu Rumah Tangga.Penelitian ini berjenis kuantitatif bertujuan untuk menguji hubungan dukungan suami, usia, pendidikan, dan pekerjaan dengan kecemasan ibu bersalin. Studi ini meneliti pada 34 ibu bersalin di BPM Nuri diwilayah kerja Puskesmas Putri Ayu. Instrumen penelitian menggunakan kuesioner Hamilton Anxiety Rating Scale (HARS) dengan menggunakan uji statistik univariat dan bivariat dengan taraf signifikansi sebesar 95% atau α =0,05.Hasil analisis data terhadap 34 responden menyatakan ada hubungan yang signifikan antara dukungan suami dan pekerjaan dengan kecemasan ibu bersalin, sedangkan usia dan pendidikan tidak memiliki hubungan yang signifikan dengan kecemasan ibu bersalin.Dukungan suami dan pekerjaan dalam aspek psikologis berpengaruh pada kecemasan sehingga perlu diperhatikan untuk meminimalkan tingkat kecemasan. ","author":[{"dropping-particle":"","family":".","given":"Murdayah","non-dropping-particle":"","parse-names":false,"suffix":""},{"dropping-particle":"","family":"Lilis","given":"Dewi Nopiska","non-dropping-particle":"","parse-names":false,"suffix":""},{"dropping-particle":"","family":"Lovita","given":"Endah","non-dropping-particle":"","parse-names":false,"suffix":""}],"container-title":"Jambura Journal of Health Sciences and Research","id":"ITEM-1","issue":"1","issued":{"date-parts":[["2021"]]},"page":"115-125","title":"Faktor-Faktor Yang Berhubungan Dengan Kecemasan Pada Ibu Bersalin","type":"article-journal","volume":"3"},"uris":["http://www.mendeley.com/documents/?uuid=7efef254-fd18-49c4-9801-5a002b1ecb45"]}],"mendeley":{"formattedCitation":"(. et al., 2021)","manualFormatting":"Murdayah et al., 2021)","plainTextFormattedCitation":"(. et al., 2021)","previouslyFormattedCitation":"(. et al., 2021)"},"properties":{"noteIndex":0},"schema":"https://github.com/citation-style-language/schema/raw/master/csl-citation.json"}</w:instrText>
      </w:r>
      <w:r w:rsidR="00A414DC" w:rsidRPr="0091439D">
        <w:rPr>
          <w:rFonts w:ascii="Times New Roman" w:hAnsi="Times New Roman" w:cs="Times New Roman"/>
          <w:sz w:val="24"/>
          <w:szCs w:val="24"/>
        </w:rPr>
        <w:fldChar w:fldCharType="separate"/>
      </w:r>
      <w:r w:rsidR="00A414DC" w:rsidRPr="0091439D">
        <w:rPr>
          <w:rFonts w:ascii="Times New Roman" w:hAnsi="Times New Roman" w:cs="Times New Roman"/>
          <w:noProof/>
          <w:sz w:val="24"/>
          <w:szCs w:val="24"/>
        </w:rPr>
        <w:t>Murdayah et al., 2021)</w:t>
      </w:r>
      <w:r w:rsidR="00A414DC" w:rsidRPr="0091439D">
        <w:rPr>
          <w:rFonts w:ascii="Times New Roman" w:hAnsi="Times New Roman" w:cs="Times New Roman"/>
          <w:sz w:val="24"/>
          <w:szCs w:val="24"/>
        </w:rPr>
        <w:fldChar w:fldCharType="end"/>
      </w:r>
    </w:p>
    <w:p w14:paraId="47AEF434" w14:textId="5037D2AF" w:rsidR="00280655" w:rsidRPr="0091439D" w:rsidRDefault="00CA3E42" w:rsidP="0091439D">
      <w:pPr>
        <w:spacing w:after="0" w:line="240" w:lineRule="auto"/>
        <w:ind w:firstLine="426"/>
        <w:contextualSpacing/>
        <w:jc w:val="both"/>
        <w:rPr>
          <w:rFonts w:ascii="Times New Roman" w:hAnsi="Times New Roman" w:cs="Times New Roman"/>
          <w:sz w:val="24"/>
          <w:szCs w:val="24"/>
        </w:rPr>
      </w:pPr>
      <w:r w:rsidRPr="0091439D">
        <w:rPr>
          <w:rFonts w:ascii="Times New Roman" w:hAnsi="Times New Roman" w:cs="Times New Roman"/>
          <w:sz w:val="24"/>
          <w:szCs w:val="24"/>
        </w:rPr>
        <w:t xml:space="preserve">Berdasarkan studi pendahuluan yang dilakukan pada bulan juli 2023 di Puskesmas Paiton, didapatkan bahwa 72% mengatakan takut dan cemas menghadapi persalinan. </w:t>
      </w:r>
      <w:r w:rsidR="008D37C5" w:rsidRPr="0091439D">
        <w:rPr>
          <w:rFonts w:ascii="Times New Roman" w:hAnsi="Times New Roman" w:cs="Times New Roman"/>
          <w:sz w:val="24"/>
          <w:szCs w:val="24"/>
        </w:rPr>
        <w:t>Penelitian ini bertujuan untuk mengetahui faktor yang mempengaruhi kecemasan ibu pada kala 1 persalinan.</w:t>
      </w:r>
    </w:p>
    <w:p w14:paraId="24032CC3" w14:textId="77777777" w:rsidR="004E436C" w:rsidRPr="0091439D" w:rsidRDefault="004E436C" w:rsidP="0091439D">
      <w:pPr>
        <w:spacing w:after="0" w:line="240" w:lineRule="auto"/>
        <w:contextualSpacing/>
        <w:jc w:val="both"/>
        <w:rPr>
          <w:rFonts w:ascii="Times New Roman" w:hAnsi="Times New Roman" w:cs="Times New Roman"/>
          <w:sz w:val="24"/>
          <w:szCs w:val="24"/>
        </w:rPr>
      </w:pPr>
    </w:p>
    <w:p w14:paraId="7AF56173" w14:textId="54AE3631" w:rsidR="004E436C" w:rsidRPr="0091439D" w:rsidRDefault="004E436C" w:rsidP="0091439D">
      <w:pPr>
        <w:spacing w:after="0" w:line="240" w:lineRule="auto"/>
        <w:contextualSpacing/>
        <w:rPr>
          <w:rFonts w:ascii="Times New Roman" w:hAnsi="Times New Roman" w:cs="Times New Roman"/>
          <w:b/>
          <w:bCs/>
          <w:sz w:val="24"/>
          <w:szCs w:val="24"/>
        </w:rPr>
      </w:pPr>
      <w:r w:rsidRPr="0091439D">
        <w:rPr>
          <w:rFonts w:ascii="Times New Roman" w:hAnsi="Times New Roman" w:cs="Times New Roman"/>
          <w:b/>
          <w:bCs/>
          <w:sz w:val="24"/>
          <w:szCs w:val="24"/>
        </w:rPr>
        <w:t xml:space="preserve">METODE </w:t>
      </w:r>
    </w:p>
    <w:p w14:paraId="1066DEA7" w14:textId="77777777" w:rsidR="0091439D" w:rsidRDefault="0091439D" w:rsidP="0091439D">
      <w:pPr>
        <w:spacing w:after="0" w:line="240" w:lineRule="auto"/>
        <w:jc w:val="both"/>
        <w:rPr>
          <w:rFonts w:ascii="Times New Roman" w:hAnsi="Times New Roman" w:cs="Times New Roman"/>
          <w:sz w:val="24"/>
          <w:szCs w:val="24"/>
        </w:rPr>
      </w:pPr>
    </w:p>
    <w:p w14:paraId="50AE6933" w14:textId="5261E3A4" w:rsidR="002A0B84" w:rsidRPr="0091439D" w:rsidRDefault="004E436C" w:rsidP="0091439D">
      <w:pPr>
        <w:spacing w:after="0" w:line="240" w:lineRule="auto"/>
        <w:ind w:firstLine="426"/>
        <w:jc w:val="both"/>
        <w:rPr>
          <w:rFonts w:ascii="Times New Roman" w:hAnsi="Times New Roman" w:cs="Times New Roman"/>
          <w:sz w:val="24"/>
          <w:szCs w:val="24"/>
          <w:lang w:val="id-ID"/>
        </w:rPr>
      </w:pPr>
      <w:r w:rsidRPr="0091439D">
        <w:rPr>
          <w:rFonts w:ascii="Times New Roman" w:hAnsi="Times New Roman" w:cs="Times New Roman"/>
          <w:sz w:val="24"/>
          <w:szCs w:val="24"/>
        </w:rPr>
        <w:t>Penelitian ini merupakan penelitian kuantitatif</w:t>
      </w:r>
      <w:r w:rsidR="00CA3E42" w:rsidRPr="0091439D">
        <w:rPr>
          <w:rFonts w:ascii="Times New Roman" w:hAnsi="Times New Roman" w:cs="Times New Roman"/>
          <w:sz w:val="24"/>
          <w:szCs w:val="24"/>
        </w:rPr>
        <w:t xml:space="preserve"> </w:t>
      </w:r>
      <w:r w:rsidR="00CA3E42" w:rsidRPr="0091439D">
        <w:rPr>
          <w:rFonts w:ascii="Times New Roman" w:hAnsi="Times New Roman" w:cs="Times New Roman"/>
          <w:i/>
          <w:iCs/>
          <w:sz w:val="24"/>
          <w:szCs w:val="24"/>
        </w:rPr>
        <w:t>non-experimen</w:t>
      </w:r>
      <w:r w:rsidR="00CA3E42" w:rsidRPr="0091439D">
        <w:rPr>
          <w:rFonts w:ascii="Times New Roman" w:hAnsi="Times New Roman" w:cs="Times New Roman"/>
          <w:sz w:val="24"/>
          <w:szCs w:val="24"/>
        </w:rPr>
        <w:t>t</w:t>
      </w:r>
      <w:r w:rsidRPr="0091439D">
        <w:rPr>
          <w:rFonts w:ascii="Times New Roman" w:hAnsi="Times New Roman" w:cs="Times New Roman"/>
          <w:sz w:val="24"/>
          <w:szCs w:val="24"/>
        </w:rPr>
        <w:t xml:space="preserve">. </w:t>
      </w:r>
      <w:r w:rsidR="00CA3E42" w:rsidRPr="0091439D">
        <w:rPr>
          <w:rFonts w:ascii="Times New Roman" w:hAnsi="Times New Roman" w:cs="Times New Roman"/>
          <w:sz w:val="24"/>
          <w:szCs w:val="24"/>
        </w:rPr>
        <w:t xml:space="preserve">Pengumpulan data dilakukan dengan metode </w:t>
      </w:r>
      <w:r w:rsidRPr="0091439D">
        <w:rPr>
          <w:rFonts w:ascii="Times New Roman" w:hAnsi="Times New Roman" w:cs="Times New Roman"/>
          <w:i/>
          <w:iCs/>
          <w:sz w:val="24"/>
          <w:szCs w:val="24"/>
        </w:rPr>
        <w:t>cross sectional</w:t>
      </w:r>
      <w:r w:rsidRPr="0091439D">
        <w:rPr>
          <w:rFonts w:ascii="Times New Roman" w:hAnsi="Times New Roman" w:cs="Times New Roman"/>
          <w:sz w:val="24"/>
          <w:szCs w:val="24"/>
        </w:rPr>
        <w:t xml:space="preserve">. </w:t>
      </w:r>
      <w:r w:rsidR="00CA3E42" w:rsidRPr="0091439D">
        <w:rPr>
          <w:rFonts w:ascii="Times New Roman" w:hAnsi="Times New Roman" w:cs="Times New Roman"/>
          <w:sz w:val="24"/>
          <w:szCs w:val="24"/>
        </w:rPr>
        <w:t xml:space="preserve">Penelitian ini dilaksanakan pada bulan September sampai Oktober 2023 di Puskesmas Paiton Probolinggo. Populasi dalam penelitian ini adalah ibu bersalin kala 1 di ruang bersalin Puskesmas Paiton pada bulan September sampai Oktober 2023. Teknik sampling yang digunakan adalah total sampling. </w:t>
      </w:r>
      <w:r w:rsidR="002A0B84" w:rsidRPr="0091439D">
        <w:rPr>
          <w:rFonts w:ascii="Times New Roman" w:hAnsi="Times New Roman" w:cs="Times New Roman"/>
          <w:sz w:val="24"/>
          <w:szCs w:val="24"/>
          <w:lang w:val="id-ID"/>
        </w:rPr>
        <w:t>Pengumpulan data dalam penelitian ini adalah data primer yaitu dengan menggunakan instrumen yang berupa kuesioner dan dilakukan dengan cara wawancara sesuai dengan kuesioner</w:t>
      </w:r>
      <w:r w:rsidR="002A0B84" w:rsidRPr="0091439D">
        <w:rPr>
          <w:rFonts w:ascii="Times New Roman" w:hAnsi="Times New Roman" w:cs="Times New Roman"/>
          <w:sz w:val="24"/>
          <w:szCs w:val="24"/>
        </w:rPr>
        <w:t xml:space="preserve"> </w:t>
      </w:r>
      <w:r w:rsidR="002A0B84" w:rsidRPr="0091439D">
        <w:rPr>
          <w:rFonts w:ascii="Times New Roman" w:hAnsi="Times New Roman" w:cs="Times New Roman"/>
          <w:i/>
          <w:iCs/>
          <w:sz w:val="24"/>
          <w:szCs w:val="24"/>
        </w:rPr>
        <w:t>Pregnancy Related Anxiety Questionnaire-Revised2</w:t>
      </w:r>
      <w:r w:rsidR="002A0B84" w:rsidRPr="0091439D">
        <w:rPr>
          <w:rFonts w:ascii="Times New Roman" w:hAnsi="Times New Roman" w:cs="Times New Roman"/>
          <w:sz w:val="24"/>
          <w:szCs w:val="24"/>
        </w:rPr>
        <w:t>(PRAQ-R2)</w:t>
      </w:r>
      <w:r w:rsidR="002A0B84" w:rsidRPr="0091439D">
        <w:rPr>
          <w:rFonts w:ascii="Times New Roman" w:hAnsi="Times New Roman" w:cs="Times New Roman"/>
          <w:sz w:val="24"/>
          <w:szCs w:val="24"/>
          <w:lang w:val="id-ID"/>
        </w:rPr>
        <w:t xml:space="preserve">. Dalam penelitian ini yang bertindak sebagai variabel dependen adalah </w:t>
      </w:r>
      <w:r w:rsidR="002A0B84" w:rsidRPr="0091439D">
        <w:rPr>
          <w:rFonts w:ascii="Times New Roman" w:hAnsi="Times New Roman" w:cs="Times New Roman"/>
          <w:sz w:val="24"/>
          <w:szCs w:val="24"/>
        </w:rPr>
        <w:t>Kecemasan ibu bersalin</w:t>
      </w:r>
      <w:r w:rsidR="002A0B84" w:rsidRPr="0091439D">
        <w:rPr>
          <w:rFonts w:ascii="Times New Roman" w:hAnsi="Times New Roman" w:cs="Times New Roman"/>
          <w:sz w:val="24"/>
          <w:szCs w:val="24"/>
          <w:lang w:val="id-ID"/>
        </w:rPr>
        <w:t xml:space="preserve">, sedangkan variabel independen adalah </w:t>
      </w:r>
      <w:r w:rsidR="002A0B84" w:rsidRPr="0091439D">
        <w:rPr>
          <w:rFonts w:ascii="Times New Roman" w:hAnsi="Times New Roman" w:cs="Times New Roman"/>
          <w:sz w:val="24"/>
          <w:szCs w:val="24"/>
        </w:rPr>
        <w:t>faktor-faktor yang berpengaruh pada kecemasan ibu bersalin (usia, paritas, Pendidikan, Pekerjaan, Pendampingan suami, kepatuhan ANC)</w:t>
      </w:r>
      <w:r w:rsidR="002A0B84" w:rsidRPr="0091439D">
        <w:rPr>
          <w:rFonts w:ascii="Times New Roman" w:hAnsi="Times New Roman" w:cs="Times New Roman"/>
          <w:sz w:val="24"/>
          <w:szCs w:val="24"/>
          <w:lang w:val="id-ID"/>
        </w:rPr>
        <w:t>.</w:t>
      </w:r>
      <w:r w:rsidR="002A0B84" w:rsidRPr="0091439D">
        <w:rPr>
          <w:rFonts w:ascii="Times New Roman" w:hAnsi="Times New Roman" w:cs="Times New Roman"/>
          <w:sz w:val="24"/>
          <w:szCs w:val="24"/>
        </w:rPr>
        <w:t xml:space="preserve"> </w:t>
      </w:r>
      <w:r w:rsidR="002A0B84" w:rsidRPr="0091439D">
        <w:rPr>
          <w:rFonts w:ascii="Times New Roman" w:hAnsi="Times New Roman" w:cs="Times New Roman"/>
          <w:sz w:val="24"/>
          <w:szCs w:val="24"/>
          <w:lang w:val="id-ID"/>
        </w:rPr>
        <w:t xml:space="preserve">Data yang didapat kemudian diolah dan dihitung dengan tabel frekuensi dan tabulasi silang. Sedangkan untuk analisa data dilakukan </w:t>
      </w:r>
      <w:r w:rsidR="002A0B84" w:rsidRPr="0091439D">
        <w:rPr>
          <w:rFonts w:ascii="Times New Roman" w:hAnsi="Times New Roman" w:cs="Times New Roman"/>
          <w:i/>
          <w:iCs/>
          <w:sz w:val="24"/>
          <w:szCs w:val="24"/>
        </w:rPr>
        <w:t>Chi Square</w:t>
      </w:r>
      <w:r w:rsidR="002A0B84" w:rsidRPr="0091439D">
        <w:rPr>
          <w:rFonts w:ascii="Times New Roman" w:hAnsi="Times New Roman" w:cs="Times New Roman"/>
          <w:sz w:val="24"/>
          <w:szCs w:val="24"/>
          <w:lang w:val="id-ID"/>
        </w:rPr>
        <w:t xml:space="preserve"> dengan tingkat kemaknaan 5% (p = 0,05). </w:t>
      </w:r>
    </w:p>
    <w:p w14:paraId="18C86263" w14:textId="77777777" w:rsidR="0091439D" w:rsidRDefault="0091439D" w:rsidP="0091439D">
      <w:pPr>
        <w:spacing w:after="0" w:line="240" w:lineRule="auto"/>
        <w:contextualSpacing/>
        <w:rPr>
          <w:rFonts w:ascii="Times New Roman" w:hAnsi="Times New Roman" w:cs="Times New Roman"/>
          <w:b/>
          <w:bCs/>
          <w:sz w:val="24"/>
          <w:szCs w:val="24"/>
        </w:rPr>
      </w:pPr>
    </w:p>
    <w:p w14:paraId="4F23F514" w14:textId="13BEC641" w:rsidR="002A0B84" w:rsidRPr="0091439D" w:rsidRDefault="002A0B84" w:rsidP="0091439D">
      <w:pPr>
        <w:spacing w:after="0" w:line="240" w:lineRule="auto"/>
        <w:contextualSpacing/>
        <w:rPr>
          <w:rFonts w:ascii="Times New Roman" w:hAnsi="Times New Roman" w:cs="Times New Roman"/>
          <w:b/>
          <w:bCs/>
          <w:sz w:val="24"/>
          <w:szCs w:val="24"/>
        </w:rPr>
      </w:pPr>
      <w:r w:rsidRPr="0091439D">
        <w:rPr>
          <w:rFonts w:ascii="Times New Roman" w:hAnsi="Times New Roman" w:cs="Times New Roman"/>
          <w:b/>
          <w:bCs/>
          <w:sz w:val="24"/>
          <w:szCs w:val="24"/>
        </w:rPr>
        <w:t>HASIL</w:t>
      </w:r>
    </w:p>
    <w:p w14:paraId="0E1D7F7F" w14:textId="77777777" w:rsidR="0091439D" w:rsidRDefault="0091439D" w:rsidP="0091439D">
      <w:pPr>
        <w:pStyle w:val="ListParagraph"/>
        <w:spacing w:after="0" w:line="240" w:lineRule="auto"/>
        <w:ind w:left="0" w:firstLine="426"/>
        <w:rPr>
          <w:rFonts w:ascii="Times New Roman" w:hAnsi="Times New Roman" w:cs="Times New Roman"/>
          <w:sz w:val="24"/>
          <w:szCs w:val="24"/>
        </w:rPr>
      </w:pPr>
    </w:p>
    <w:p w14:paraId="129E6420" w14:textId="3AB6B3D3" w:rsidR="0091439D" w:rsidRDefault="0091439D" w:rsidP="0091439D">
      <w:pPr>
        <w:pStyle w:val="ListParagraph"/>
        <w:spacing w:after="0" w:line="240" w:lineRule="auto"/>
        <w:ind w:left="0" w:firstLine="426"/>
        <w:jc w:val="both"/>
        <w:rPr>
          <w:rFonts w:ascii="Times New Roman" w:hAnsi="Times New Roman" w:cs="Times New Roman"/>
          <w:b/>
          <w:bCs/>
        </w:rPr>
      </w:pPr>
      <w:r w:rsidRPr="0091439D">
        <w:rPr>
          <w:rFonts w:ascii="Times New Roman" w:hAnsi="Times New Roman" w:cs="Times New Roman"/>
          <w:sz w:val="24"/>
          <w:szCs w:val="24"/>
        </w:rPr>
        <w:t xml:space="preserve">Berdasarkan tabel 1 menunjukkan bahwa berdasarkan karakteristik Usia responden dari 28 responden yang berusia &lt;20 tahun sebanyak 6 orang (21,4%), berusia 20-35 tahun sebanyak 18 orang (64,3%), dan &gt;35 tahun berjumlah sama yaitu 4 orang (14,3%). Berdasarkan karakteristik Paritas responden dari 28 responden yang Primigravida sebanyak 11 orang (39,3%), Multigravida sebanyak 18 orang(60,7%). Berdasarkan karakteristik Pendidikan responden dari 28 orang responden berpendidikan terakhir SMP sebanyak 5 orang (17,8%), berpendidikan terakhir SMA sebanyak 14 orang (50%), berpendidikan terakhir Perguruan Tinggi sebanyak 9 orang (32,1%). Berdasarkan karakteristik Pekerjaan dari 28 responden yang Ibu Rumah Tangga (IRT) sebanyak 21 orang (75%), dan yang memiliki pekerjaan diluar rumah (swasta dan PNS) sebanyak 7 orang (25%). Berdasarkan karakteristik Pendampingan Suami dari 28 responden yang selama persalinan didampingi suami sebanyak 20 orang (71,4%), dan yang didampingi oleh anggota keluarga lain sebanyak 5 orang (28,6%). Berdasarkan karakteristik Kepatuhan melaksanakan </w:t>
      </w:r>
      <w:r w:rsidRPr="0091439D">
        <w:rPr>
          <w:rFonts w:ascii="Times New Roman" w:hAnsi="Times New Roman" w:cs="Times New Roman"/>
          <w:i/>
          <w:iCs/>
          <w:sz w:val="24"/>
          <w:szCs w:val="24"/>
        </w:rPr>
        <w:t>Antenatal care</w:t>
      </w:r>
      <w:r w:rsidRPr="0091439D">
        <w:rPr>
          <w:rFonts w:ascii="Times New Roman" w:hAnsi="Times New Roman" w:cs="Times New Roman"/>
          <w:sz w:val="24"/>
          <w:szCs w:val="24"/>
        </w:rPr>
        <w:t xml:space="preserve"> dari 28 responden yang patuh sebanyak 19 orang (67,9%), dan yang tidak patuh sebanyak 9 orang (32,1%).</w:t>
      </w:r>
    </w:p>
    <w:p w14:paraId="011CD104" w14:textId="77777777" w:rsidR="00AB2B6E" w:rsidRDefault="00AF2D03" w:rsidP="00AF2D03">
      <w:pPr>
        <w:pStyle w:val="ListParagraph"/>
        <w:spacing w:after="0" w:line="240" w:lineRule="auto"/>
        <w:ind w:left="0" w:firstLine="426"/>
        <w:jc w:val="both"/>
        <w:rPr>
          <w:rFonts w:ascii="Times New Roman" w:hAnsi="Times New Roman" w:cs="Times New Roman"/>
          <w:sz w:val="24"/>
          <w:szCs w:val="24"/>
        </w:rPr>
        <w:sectPr w:rsidR="00AB2B6E" w:rsidSect="00AF2D03">
          <w:footerReference w:type="default" r:id="rId12"/>
          <w:pgSz w:w="11906" w:h="16838"/>
          <w:pgMar w:top="1440" w:right="1440" w:bottom="1440" w:left="1440" w:header="708" w:footer="567" w:gutter="0"/>
          <w:cols w:space="708"/>
          <w:docGrid w:linePitch="360"/>
        </w:sectPr>
      </w:pPr>
      <w:r w:rsidRPr="0091439D">
        <w:rPr>
          <w:rFonts w:ascii="Times New Roman" w:hAnsi="Times New Roman" w:cs="Times New Roman"/>
          <w:sz w:val="24"/>
          <w:szCs w:val="24"/>
        </w:rPr>
        <w:t xml:space="preserve">Berdasarkan tabel 2 dapat diketahui bahwa dari seluruh responden yang berjumlah 21 ibu bersalin, sebagian besar mengalami kecemasan berat yaitu sejumlah 12 responden (42,9%), </w:t>
      </w:r>
    </w:p>
    <w:p w14:paraId="57683CA3" w14:textId="3100A73E" w:rsidR="00AF2D03" w:rsidRPr="0091439D" w:rsidRDefault="00AF2D03" w:rsidP="00AB2B6E">
      <w:pPr>
        <w:pStyle w:val="ListParagraph"/>
        <w:spacing w:after="0" w:line="240" w:lineRule="auto"/>
        <w:ind w:left="0"/>
        <w:jc w:val="both"/>
        <w:rPr>
          <w:rFonts w:ascii="Times New Roman" w:hAnsi="Times New Roman" w:cs="Times New Roman"/>
          <w:sz w:val="24"/>
          <w:szCs w:val="24"/>
        </w:rPr>
      </w:pPr>
      <w:r w:rsidRPr="0091439D">
        <w:rPr>
          <w:rFonts w:ascii="Times New Roman" w:hAnsi="Times New Roman" w:cs="Times New Roman"/>
          <w:sz w:val="24"/>
          <w:szCs w:val="24"/>
        </w:rPr>
        <w:t>kecemasan sedang 9 responden (32,1%), dan mengalami ringan 7 responden (25%), dan 0 responden yang tidak ada kecemasan.</w:t>
      </w:r>
    </w:p>
    <w:p w14:paraId="28C0DB8D" w14:textId="77777777" w:rsidR="0091439D" w:rsidRDefault="0091439D" w:rsidP="0091439D">
      <w:pPr>
        <w:pStyle w:val="ListParagraph"/>
        <w:spacing w:after="0" w:line="240" w:lineRule="auto"/>
        <w:ind w:left="426"/>
        <w:jc w:val="center"/>
        <w:rPr>
          <w:rFonts w:ascii="Times New Roman" w:hAnsi="Times New Roman" w:cs="Times New Roman"/>
          <w:b/>
          <w:bCs/>
        </w:rPr>
      </w:pPr>
    </w:p>
    <w:p w14:paraId="2177CD1F" w14:textId="3DEF84A7" w:rsidR="000170FC" w:rsidRPr="0091439D" w:rsidRDefault="000170FC" w:rsidP="0091439D">
      <w:pPr>
        <w:pStyle w:val="ListParagraph"/>
        <w:spacing w:after="0" w:line="240" w:lineRule="auto"/>
        <w:ind w:left="426"/>
        <w:jc w:val="center"/>
        <w:rPr>
          <w:rFonts w:ascii="Times New Roman" w:hAnsi="Times New Roman" w:cs="Times New Roman"/>
          <w:b/>
          <w:bCs/>
        </w:rPr>
      </w:pPr>
      <w:r w:rsidRPr="0091439D">
        <w:rPr>
          <w:rFonts w:ascii="Times New Roman" w:hAnsi="Times New Roman" w:cs="Times New Roman"/>
          <w:b/>
          <w:bCs/>
        </w:rPr>
        <w:t>Tabel 1. Distribusi Frekuensi Karakteristik Responsen ibu Bersalin</w:t>
      </w:r>
    </w:p>
    <w:tbl>
      <w:tblPr>
        <w:tblStyle w:val="PlainTable21"/>
        <w:tblpPr w:leftFromText="180" w:rightFromText="180" w:vertAnchor="text" w:tblpX="426" w:tblpY="1"/>
        <w:tblW w:w="0" w:type="auto"/>
        <w:tblLook w:val="04A0" w:firstRow="1" w:lastRow="0" w:firstColumn="1" w:lastColumn="0" w:noHBand="0" w:noVBand="1"/>
      </w:tblPr>
      <w:tblGrid>
        <w:gridCol w:w="570"/>
        <w:gridCol w:w="3541"/>
        <w:gridCol w:w="1560"/>
        <w:gridCol w:w="1843"/>
      </w:tblGrid>
      <w:tr w:rsidR="0091439D" w:rsidRPr="0091439D" w14:paraId="16C82823" w14:textId="77777777" w:rsidTr="00E61A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0DDD271" w14:textId="05250120" w:rsidR="000170FC" w:rsidRPr="0091439D" w:rsidRDefault="000170FC"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No.</w:t>
            </w:r>
          </w:p>
        </w:tc>
        <w:tc>
          <w:tcPr>
            <w:tcW w:w="3541" w:type="dxa"/>
          </w:tcPr>
          <w:p w14:paraId="48DEF49E" w14:textId="4A0B2C30" w:rsidR="000170FC" w:rsidRPr="0091439D" w:rsidRDefault="000170FC"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Karakteristik</w:t>
            </w:r>
          </w:p>
        </w:tc>
        <w:tc>
          <w:tcPr>
            <w:tcW w:w="1560" w:type="dxa"/>
          </w:tcPr>
          <w:p w14:paraId="2C5B3AC0" w14:textId="301BF727" w:rsidR="000170FC" w:rsidRPr="0091439D" w:rsidRDefault="000170FC"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Frekuensi (F)</w:t>
            </w:r>
          </w:p>
        </w:tc>
        <w:tc>
          <w:tcPr>
            <w:tcW w:w="1843" w:type="dxa"/>
          </w:tcPr>
          <w:p w14:paraId="42E99A10" w14:textId="216D4FED" w:rsidR="000170FC" w:rsidRPr="0091439D" w:rsidRDefault="000170FC"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Persentase (%)</w:t>
            </w:r>
          </w:p>
        </w:tc>
      </w:tr>
      <w:tr w:rsidR="0091439D" w:rsidRPr="0091439D" w14:paraId="34EF5F7E" w14:textId="77777777" w:rsidTr="00E61A69">
        <w:trPr>
          <w:cnfStyle w:val="000000100000" w:firstRow="0" w:lastRow="0" w:firstColumn="0" w:lastColumn="0" w:oddVBand="0" w:evenVBand="0" w:oddHBand="1" w:evenHBand="0" w:firstRowFirstColumn="0" w:firstRowLastColumn="0" w:lastRowFirstColumn="0" w:lastRowLastColumn="0"/>
          <w:trHeight w:val="1035"/>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17B895C4" w14:textId="77A8EA7C" w:rsidR="001E55D0" w:rsidRPr="0091439D" w:rsidRDefault="001E55D0"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1</w:t>
            </w:r>
          </w:p>
        </w:tc>
        <w:tc>
          <w:tcPr>
            <w:tcW w:w="3541" w:type="dxa"/>
          </w:tcPr>
          <w:p w14:paraId="16797175" w14:textId="77777777"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Usia</w:t>
            </w:r>
          </w:p>
          <w:p w14:paraId="4C024635" w14:textId="77777777"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lt;20 Tahun</w:t>
            </w:r>
          </w:p>
          <w:p w14:paraId="0E4C3BA5" w14:textId="77777777"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0-35 Tahun</w:t>
            </w:r>
          </w:p>
          <w:p w14:paraId="1F564BE2" w14:textId="1D98DAFF"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gt;35 tahun</w:t>
            </w:r>
          </w:p>
        </w:tc>
        <w:tc>
          <w:tcPr>
            <w:tcW w:w="1560" w:type="dxa"/>
          </w:tcPr>
          <w:p w14:paraId="5FBF3910" w14:textId="77777777"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5DCCD7E" w14:textId="16769F05"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6</w:t>
            </w:r>
          </w:p>
          <w:p w14:paraId="22C4288D" w14:textId="77777777"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8</w:t>
            </w:r>
          </w:p>
          <w:p w14:paraId="4CA9E21C" w14:textId="5A547187"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c>
          <w:tcPr>
            <w:tcW w:w="1843" w:type="dxa"/>
          </w:tcPr>
          <w:p w14:paraId="413E009A" w14:textId="77777777"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C600699" w14:textId="215E7F15"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1,4%</w:t>
            </w:r>
          </w:p>
          <w:p w14:paraId="6AEA0A40" w14:textId="77777777"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64,3%</w:t>
            </w:r>
          </w:p>
          <w:p w14:paraId="2C54312D" w14:textId="2F981DF4" w:rsidR="001E55D0" w:rsidRPr="0091439D" w:rsidRDefault="001E55D0"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4,3%</w:t>
            </w:r>
          </w:p>
        </w:tc>
      </w:tr>
      <w:tr w:rsidR="0091439D" w:rsidRPr="0091439D" w14:paraId="06C030CF" w14:textId="77777777" w:rsidTr="00E61A69">
        <w:tc>
          <w:tcPr>
            <w:cnfStyle w:val="001000000000" w:firstRow="0" w:lastRow="0" w:firstColumn="1" w:lastColumn="0" w:oddVBand="0" w:evenVBand="0" w:oddHBand="0" w:evenHBand="0" w:firstRowFirstColumn="0" w:firstRowLastColumn="0" w:lastRowFirstColumn="0" w:lastRowLastColumn="0"/>
            <w:tcW w:w="570" w:type="dxa"/>
            <w:vMerge/>
          </w:tcPr>
          <w:p w14:paraId="715DF522" w14:textId="77777777" w:rsidR="00820205" w:rsidRPr="0091439D" w:rsidRDefault="00820205" w:rsidP="0091439D">
            <w:pPr>
              <w:pStyle w:val="ListParagraph"/>
              <w:ind w:left="0"/>
              <w:jc w:val="center"/>
              <w:rPr>
                <w:rFonts w:ascii="Times New Roman" w:hAnsi="Times New Roman" w:cs="Times New Roman"/>
                <w:b w:val="0"/>
                <w:bCs w:val="0"/>
                <w:sz w:val="20"/>
                <w:szCs w:val="20"/>
              </w:rPr>
            </w:pPr>
          </w:p>
        </w:tc>
        <w:tc>
          <w:tcPr>
            <w:tcW w:w="3541" w:type="dxa"/>
          </w:tcPr>
          <w:p w14:paraId="3C9217E8" w14:textId="12EE942E" w:rsidR="00820205" w:rsidRPr="0091439D" w:rsidRDefault="0082020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otal</w:t>
            </w:r>
          </w:p>
        </w:tc>
        <w:tc>
          <w:tcPr>
            <w:tcW w:w="1560" w:type="dxa"/>
          </w:tcPr>
          <w:p w14:paraId="4BABF12D" w14:textId="629BBFE0" w:rsidR="00820205" w:rsidRPr="0091439D" w:rsidRDefault="0082020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c>
          <w:tcPr>
            <w:tcW w:w="1843" w:type="dxa"/>
          </w:tcPr>
          <w:p w14:paraId="1E5039A5" w14:textId="70CEB3BE" w:rsidR="00820205" w:rsidRPr="0091439D" w:rsidRDefault="001E55D0"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00%</w:t>
            </w:r>
          </w:p>
        </w:tc>
      </w:tr>
      <w:tr w:rsidR="0091439D" w:rsidRPr="0091439D" w14:paraId="04AF9A32" w14:textId="77777777" w:rsidTr="00E61A69">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7279672D" w14:textId="669D4B86" w:rsidR="00D13B74" w:rsidRPr="0091439D" w:rsidRDefault="00D13B74"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2</w:t>
            </w:r>
          </w:p>
        </w:tc>
        <w:tc>
          <w:tcPr>
            <w:tcW w:w="3541" w:type="dxa"/>
          </w:tcPr>
          <w:p w14:paraId="3C41FBC2"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Paritas</w:t>
            </w:r>
          </w:p>
          <w:p w14:paraId="4A641EE9"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Primigravida</w:t>
            </w:r>
          </w:p>
          <w:p w14:paraId="36781A57" w14:textId="7E02BDE3"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Multi Gravida</w:t>
            </w:r>
          </w:p>
        </w:tc>
        <w:tc>
          <w:tcPr>
            <w:tcW w:w="1560" w:type="dxa"/>
          </w:tcPr>
          <w:p w14:paraId="375D150D"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A2E466A" w14:textId="7095A162"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1</w:t>
            </w:r>
          </w:p>
          <w:p w14:paraId="38975226" w14:textId="7C500029"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7</w:t>
            </w:r>
          </w:p>
        </w:tc>
        <w:tc>
          <w:tcPr>
            <w:tcW w:w="1843" w:type="dxa"/>
          </w:tcPr>
          <w:p w14:paraId="74F5274E"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6A1FA8C" w14:textId="53DA3376"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39,3%</w:t>
            </w:r>
          </w:p>
          <w:p w14:paraId="20374DC7" w14:textId="6F15CB09"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60,7%</w:t>
            </w:r>
          </w:p>
        </w:tc>
      </w:tr>
      <w:tr w:rsidR="0091439D" w:rsidRPr="0091439D" w14:paraId="68EDC14C" w14:textId="77777777" w:rsidTr="00E61A69">
        <w:tc>
          <w:tcPr>
            <w:cnfStyle w:val="001000000000" w:firstRow="0" w:lastRow="0" w:firstColumn="1" w:lastColumn="0" w:oddVBand="0" w:evenVBand="0" w:oddHBand="0" w:evenHBand="0" w:firstRowFirstColumn="0" w:firstRowLastColumn="0" w:lastRowFirstColumn="0" w:lastRowLastColumn="0"/>
            <w:tcW w:w="570" w:type="dxa"/>
            <w:vMerge/>
          </w:tcPr>
          <w:p w14:paraId="242ED52E" w14:textId="77777777" w:rsidR="00D13B74" w:rsidRPr="0091439D" w:rsidRDefault="00D13B74" w:rsidP="0091439D">
            <w:pPr>
              <w:pStyle w:val="ListParagraph"/>
              <w:ind w:left="0"/>
              <w:jc w:val="center"/>
              <w:rPr>
                <w:rFonts w:ascii="Times New Roman" w:hAnsi="Times New Roman" w:cs="Times New Roman"/>
                <w:b w:val="0"/>
                <w:bCs w:val="0"/>
                <w:sz w:val="20"/>
                <w:szCs w:val="20"/>
              </w:rPr>
            </w:pPr>
          </w:p>
        </w:tc>
        <w:tc>
          <w:tcPr>
            <w:tcW w:w="3541" w:type="dxa"/>
          </w:tcPr>
          <w:p w14:paraId="33B50DCB" w14:textId="3CF1818A"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 xml:space="preserve">Total </w:t>
            </w:r>
          </w:p>
        </w:tc>
        <w:tc>
          <w:tcPr>
            <w:tcW w:w="1560" w:type="dxa"/>
          </w:tcPr>
          <w:p w14:paraId="43DEF48B" w14:textId="28A57645"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c>
          <w:tcPr>
            <w:tcW w:w="1843" w:type="dxa"/>
          </w:tcPr>
          <w:p w14:paraId="5B58637E" w14:textId="46C80137"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00%</w:t>
            </w:r>
          </w:p>
        </w:tc>
      </w:tr>
      <w:tr w:rsidR="0091439D" w:rsidRPr="0091439D" w14:paraId="7990ED03" w14:textId="77777777" w:rsidTr="00E61A69">
        <w:trPr>
          <w:cnfStyle w:val="000000100000" w:firstRow="0" w:lastRow="0" w:firstColumn="0" w:lastColumn="0" w:oddVBand="0" w:evenVBand="0" w:oddHBand="1"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3D8B9B93" w14:textId="360D224D" w:rsidR="00D13B74" w:rsidRPr="0091439D" w:rsidRDefault="00D13B74"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3</w:t>
            </w:r>
          </w:p>
        </w:tc>
        <w:tc>
          <w:tcPr>
            <w:tcW w:w="3541" w:type="dxa"/>
          </w:tcPr>
          <w:p w14:paraId="1444F36A" w14:textId="08D1CBFE"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Pendid</w:t>
            </w:r>
            <w:r w:rsidR="00A309F5" w:rsidRPr="0091439D">
              <w:rPr>
                <w:rFonts w:ascii="Times New Roman" w:hAnsi="Times New Roman" w:cs="Times New Roman"/>
                <w:sz w:val="20"/>
                <w:szCs w:val="20"/>
              </w:rPr>
              <w:t>i</w:t>
            </w:r>
            <w:r w:rsidRPr="0091439D">
              <w:rPr>
                <w:rFonts w:ascii="Times New Roman" w:hAnsi="Times New Roman" w:cs="Times New Roman"/>
                <w:sz w:val="20"/>
                <w:szCs w:val="20"/>
              </w:rPr>
              <w:t>kan</w:t>
            </w:r>
          </w:p>
          <w:p w14:paraId="343AED05"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SMP</w:t>
            </w:r>
          </w:p>
          <w:p w14:paraId="53A3A58B"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SMA</w:t>
            </w:r>
          </w:p>
          <w:p w14:paraId="2FDC3051" w14:textId="48129F56"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Perguruan Tinggi</w:t>
            </w:r>
          </w:p>
        </w:tc>
        <w:tc>
          <w:tcPr>
            <w:tcW w:w="1560" w:type="dxa"/>
          </w:tcPr>
          <w:p w14:paraId="23EAF585"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0663EFD" w14:textId="109E4C8A"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5</w:t>
            </w:r>
          </w:p>
          <w:p w14:paraId="2D8B3AD7"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4</w:t>
            </w:r>
          </w:p>
          <w:p w14:paraId="2D366C11" w14:textId="515D1628"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c>
          <w:tcPr>
            <w:tcW w:w="1843" w:type="dxa"/>
          </w:tcPr>
          <w:p w14:paraId="44412C2B"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9A34BAB" w14:textId="07D9A951"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7,8%</w:t>
            </w:r>
          </w:p>
          <w:p w14:paraId="689AD222"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50%</w:t>
            </w:r>
          </w:p>
          <w:p w14:paraId="1BDC9D72" w14:textId="167C5B9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32,1%</w:t>
            </w:r>
          </w:p>
        </w:tc>
      </w:tr>
      <w:tr w:rsidR="0091439D" w:rsidRPr="0091439D" w14:paraId="7BB08D34" w14:textId="77777777" w:rsidTr="00E61A69">
        <w:tc>
          <w:tcPr>
            <w:cnfStyle w:val="001000000000" w:firstRow="0" w:lastRow="0" w:firstColumn="1" w:lastColumn="0" w:oddVBand="0" w:evenVBand="0" w:oddHBand="0" w:evenHBand="0" w:firstRowFirstColumn="0" w:firstRowLastColumn="0" w:lastRowFirstColumn="0" w:lastRowLastColumn="0"/>
            <w:tcW w:w="570" w:type="dxa"/>
            <w:vMerge/>
          </w:tcPr>
          <w:p w14:paraId="1A25B81C" w14:textId="77777777" w:rsidR="00D13B74" w:rsidRPr="0091439D" w:rsidRDefault="00D13B74" w:rsidP="0091439D">
            <w:pPr>
              <w:pStyle w:val="ListParagraph"/>
              <w:ind w:left="0"/>
              <w:jc w:val="center"/>
              <w:rPr>
                <w:rFonts w:ascii="Times New Roman" w:hAnsi="Times New Roman" w:cs="Times New Roman"/>
                <w:b w:val="0"/>
                <w:bCs w:val="0"/>
                <w:sz w:val="20"/>
                <w:szCs w:val="20"/>
              </w:rPr>
            </w:pPr>
          </w:p>
        </w:tc>
        <w:tc>
          <w:tcPr>
            <w:tcW w:w="3541" w:type="dxa"/>
          </w:tcPr>
          <w:p w14:paraId="3414BCAD" w14:textId="01B10EDC"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otal</w:t>
            </w:r>
          </w:p>
        </w:tc>
        <w:tc>
          <w:tcPr>
            <w:tcW w:w="1560" w:type="dxa"/>
          </w:tcPr>
          <w:p w14:paraId="1A96FCA9" w14:textId="6EA3BE33"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c>
          <w:tcPr>
            <w:tcW w:w="1843" w:type="dxa"/>
          </w:tcPr>
          <w:p w14:paraId="2D67A1A2" w14:textId="41DF8566"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00%</w:t>
            </w:r>
          </w:p>
        </w:tc>
      </w:tr>
      <w:tr w:rsidR="0091439D" w:rsidRPr="0091439D" w14:paraId="4C4C9119" w14:textId="77777777" w:rsidTr="00E61A69">
        <w:trPr>
          <w:cnfStyle w:val="000000100000" w:firstRow="0" w:lastRow="0" w:firstColumn="0" w:lastColumn="0" w:oddVBand="0" w:evenVBand="0" w:oddHBand="1" w:evenHBand="0" w:firstRowFirstColumn="0" w:firstRowLastColumn="0" w:lastRowFirstColumn="0" w:lastRowLastColumn="0"/>
          <w:trHeight w:val="746"/>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70BF3DCF" w14:textId="4EFC15D5" w:rsidR="00D13B74" w:rsidRPr="0091439D" w:rsidRDefault="00D13B74"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4</w:t>
            </w:r>
          </w:p>
        </w:tc>
        <w:tc>
          <w:tcPr>
            <w:tcW w:w="3541" w:type="dxa"/>
          </w:tcPr>
          <w:p w14:paraId="7769EF42"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 xml:space="preserve">Pekerjaan </w:t>
            </w:r>
          </w:p>
          <w:p w14:paraId="360CB382"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IRT</w:t>
            </w:r>
          </w:p>
          <w:p w14:paraId="73B326E8" w14:textId="204F57DF"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Bekerja di luar rumah (Swasta &amp; PNS)</w:t>
            </w:r>
          </w:p>
        </w:tc>
        <w:tc>
          <w:tcPr>
            <w:tcW w:w="1560" w:type="dxa"/>
          </w:tcPr>
          <w:p w14:paraId="059968A4"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5470179" w14:textId="37424D3A"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1</w:t>
            </w:r>
          </w:p>
          <w:p w14:paraId="3AE88419" w14:textId="50106502"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843" w:type="dxa"/>
          </w:tcPr>
          <w:p w14:paraId="65A82491"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B4E4729" w14:textId="6E9F05A3"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5%</w:t>
            </w:r>
          </w:p>
          <w:p w14:paraId="052089A1" w14:textId="650CC6E2"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5%</w:t>
            </w:r>
          </w:p>
        </w:tc>
      </w:tr>
      <w:tr w:rsidR="0091439D" w:rsidRPr="0091439D" w14:paraId="4C01ED10" w14:textId="77777777" w:rsidTr="00E61A69">
        <w:tc>
          <w:tcPr>
            <w:cnfStyle w:val="001000000000" w:firstRow="0" w:lastRow="0" w:firstColumn="1" w:lastColumn="0" w:oddVBand="0" w:evenVBand="0" w:oddHBand="0" w:evenHBand="0" w:firstRowFirstColumn="0" w:firstRowLastColumn="0" w:lastRowFirstColumn="0" w:lastRowLastColumn="0"/>
            <w:tcW w:w="570" w:type="dxa"/>
            <w:vMerge/>
          </w:tcPr>
          <w:p w14:paraId="1C48894F" w14:textId="77777777" w:rsidR="00D13B74" w:rsidRPr="0091439D" w:rsidRDefault="00D13B74" w:rsidP="0091439D">
            <w:pPr>
              <w:pStyle w:val="ListParagraph"/>
              <w:ind w:left="0"/>
              <w:jc w:val="center"/>
              <w:rPr>
                <w:rFonts w:ascii="Times New Roman" w:hAnsi="Times New Roman" w:cs="Times New Roman"/>
                <w:b w:val="0"/>
                <w:bCs w:val="0"/>
                <w:sz w:val="20"/>
                <w:szCs w:val="20"/>
              </w:rPr>
            </w:pPr>
          </w:p>
        </w:tc>
        <w:tc>
          <w:tcPr>
            <w:tcW w:w="3541" w:type="dxa"/>
          </w:tcPr>
          <w:p w14:paraId="25C85432" w14:textId="0F80E85E"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otal</w:t>
            </w:r>
          </w:p>
        </w:tc>
        <w:tc>
          <w:tcPr>
            <w:tcW w:w="1560" w:type="dxa"/>
          </w:tcPr>
          <w:p w14:paraId="1152DA5C" w14:textId="3036DFCA"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c>
          <w:tcPr>
            <w:tcW w:w="1843" w:type="dxa"/>
          </w:tcPr>
          <w:p w14:paraId="328FA6E2" w14:textId="55BEF07A"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00%</w:t>
            </w:r>
          </w:p>
        </w:tc>
      </w:tr>
      <w:tr w:rsidR="0091439D" w:rsidRPr="0091439D" w14:paraId="74ACFAE4" w14:textId="77777777" w:rsidTr="00E61A69">
        <w:trPr>
          <w:cnfStyle w:val="000000100000" w:firstRow="0" w:lastRow="0" w:firstColumn="0" w:lastColumn="0" w:oddVBand="0" w:evenVBand="0" w:oddHBand="1" w:evenHBand="0" w:firstRowFirstColumn="0" w:firstRowLastColumn="0" w:lastRowFirstColumn="0" w:lastRowLastColumn="0"/>
          <w:trHeight w:val="746"/>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348F0E1E" w14:textId="3BE83846" w:rsidR="00D13B74" w:rsidRPr="0091439D" w:rsidRDefault="00D13B74"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5</w:t>
            </w:r>
          </w:p>
        </w:tc>
        <w:tc>
          <w:tcPr>
            <w:tcW w:w="3541" w:type="dxa"/>
          </w:tcPr>
          <w:p w14:paraId="1B4852A1"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Pendampingan Suami</w:t>
            </w:r>
          </w:p>
          <w:p w14:paraId="40969905" w14:textId="19CB54A8" w:rsidR="00D13B74" w:rsidRPr="0091439D" w:rsidRDefault="00F1167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Didampingi Suami</w:t>
            </w:r>
          </w:p>
          <w:p w14:paraId="6F1D6212" w14:textId="6A269F04" w:rsidR="00D13B74" w:rsidRPr="0091439D" w:rsidRDefault="00F1167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 xml:space="preserve">Didampingi keluarga lain </w:t>
            </w:r>
          </w:p>
        </w:tc>
        <w:tc>
          <w:tcPr>
            <w:tcW w:w="1560" w:type="dxa"/>
          </w:tcPr>
          <w:p w14:paraId="52E36B9C" w14:textId="77777777" w:rsidR="00D13B74" w:rsidRPr="0091439D" w:rsidRDefault="00D13B74" w:rsidP="0091439D">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975C28C" w14:textId="00C1DF28"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w:t>
            </w:r>
            <w:r w:rsidR="00397C41" w:rsidRPr="0091439D">
              <w:rPr>
                <w:rFonts w:ascii="Times New Roman" w:hAnsi="Times New Roman" w:cs="Times New Roman"/>
                <w:sz w:val="20"/>
                <w:szCs w:val="20"/>
              </w:rPr>
              <w:t>0</w:t>
            </w:r>
          </w:p>
          <w:p w14:paraId="55485030" w14:textId="5471E4A1" w:rsidR="00D13B74" w:rsidRPr="0091439D" w:rsidRDefault="00397C41"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8</w:t>
            </w:r>
          </w:p>
        </w:tc>
        <w:tc>
          <w:tcPr>
            <w:tcW w:w="1843" w:type="dxa"/>
          </w:tcPr>
          <w:p w14:paraId="26ADC771" w14:textId="77777777" w:rsidR="00D13B74" w:rsidRPr="0091439D" w:rsidRDefault="00D13B74" w:rsidP="0091439D">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82B691E" w14:textId="616EE40C" w:rsidR="00D13B74" w:rsidRPr="0091439D" w:rsidRDefault="00397C41"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1,4</w:t>
            </w:r>
            <w:r w:rsidR="00D13B74" w:rsidRPr="0091439D">
              <w:rPr>
                <w:rFonts w:ascii="Times New Roman" w:hAnsi="Times New Roman" w:cs="Times New Roman"/>
                <w:sz w:val="20"/>
                <w:szCs w:val="20"/>
              </w:rPr>
              <w:t>%</w:t>
            </w:r>
          </w:p>
          <w:p w14:paraId="523920D2" w14:textId="4329006E" w:rsidR="00D13B74" w:rsidRPr="0091439D" w:rsidRDefault="00397C41"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6</w:t>
            </w:r>
            <w:r w:rsidR="00D13B74" w:rsidRPr="0091439D">
              <w:rPr>
                <w:rFonts w:ascii="Times New Roman" w:hAnsi="Times New Roman" w:cs="Times New Roman"/>
                <w:sz w:val="20"/>
                <w:szCs w:val="20"/>
              </w:rPr>
              <w:t>%</w:t>
            </w:r>
          </w:p>
        </w:tc>
      </w:tr>
      <w:tr w:rsidR="0091439D" w:rsidRPr="0091439D" w14:paraId="1B03C29D" w14:textId="77777777" w:rsidTr="00E61A69">
        <w:trPr>
          <w:trHeight w:val="60"/>
        </w:trPr>
        <w:tc>
          <w:tcPr>
            <w:cnfStyle w:val="001000000000" w:firstRow="0" w:lastRow="0" w:firstColumn="1" w:lastColumn="0" w:oddVBand="0" w:evenVBand="0" w:oddHBand="0" w:evenHBand="0" w:firstRowFirstColumn="0" w:firstRowLastColumn="0" w:lastRowFirstColumn="0" w:lastRowLastColumn="0"/>
            <w:tcW w:w="570" w:type="dxa"/>
            <w:vMerge/>
          </w:tcPr>
          <w:p w14:paraId="5DC068CE" w14:textId="77777777" w:rsidR="00D13B74" w:rsidRPr="0091439D" w:rsidRDefault="00D13B74" w:rsidP="0091439D">
            <w:pPr>
              <w:pStyle w:val="ListParagraph"/>
              <w:ind w:left="0"/>
              <w:jc w:val="center"/>
              <w:rPr>
                <w:rFonts w:ascii="Times New Roman" w:hAnsi="Times New Roman" w:cs="Times New Roman"/>
                <w:sz w:val="20"/>
                <w:szCs w:val="20"/>
              </w:rPr>
            </w:pPr>
          </w:p>
        </w:tc>
        <w:tc>
          <w:tcPr>
            <w:tcW w:w="3541" w:type="dxa"/>
          </w:tcPr>
          <w:p w14:paraId="39819CA0" w14:textId="79D4E5B4"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otal</w:t>
            </w:r>
          </w:p>
        </w:tc>
        <w:tc>
          <w:tcPr>
            <w:tcW w:w="1560" w:type="dxa"/>
          </w:tcPr>
          <w:p w14:paraId="3C626E48" w14:textId="1E127DC5"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c>
          <w:tcPr>
            <w:tcW w:w="1843" w:type="dxa"/>
          </w:tcPr>
          <w:p w14:paraId="272D96ED" w14:textId="4A29E216"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00%</w:t>
            </w:r>
          </w:p>
        </w:tc>
      </w:tr>
      <w:tr w:rsidR="0091439D" w:rsidRPr="0091439D" w14:paraId="6564CCFB" w14:textId="77777777" w:rsidTr="00E61A69">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03FB2B4F" w14:textId="56C3AE12" w:rsidR="00D13B74" w:rsidRPr="0091439D" w:rsidRDefault="00D13B74"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6</w:t>
            </w:r>
          </w:p>
        </w:tc>
        <w:tc>
          <w:tcPr>
            <w:tcW w:w="3541" w:type="dxa"/>
          </w:tcPr>
          <w:p w14:paraId="194EF820"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Kepatuhan ANC</w:t>
            </w:r>
          </w:p>
          <w:p w14:paraId="0591B06E"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Patuh</w:t>
            </w:r>
          </w:p>
          <w:p w14:paraId="55B91BB0" w14:textId="412A2668"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Tidak Patuh</w:t>
            </w:r>
          </w:p>
        </w:tc>
        <w:tc>
          <w:tcPr>
            <w:tcW w:w="1560" w:type="dxa"/>
          </w:tcPr>
          <w:p w14:paraId="3D6228DA"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762902C" w14:textId="1E1C43CF"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9</w:t>
            </w:r>
          </w:p>
          <w:p w14:paraId="39680C4D" w14:textId="0B41A2CE"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c>
          <w:tcPr>
            <w:tcW w:w="1843" w:type="dxa"/>
          </w:tcPr>
          <w:p w14:paraId="15E2DC3D" w14:textId="77777777"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909A166" w14:textId="7E58207A"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67,9%</w:t>
            </w:r>
          </w:p>
          <w:p w14:paraId="67ACA5E2" w14:textId="1181AF1B" w:rsidR="00D13B74" w:rsidRPr="0091439D" w:rsidRDefault="00D13B74"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32,1%</w:t>
            </w:r>
          </w:p>
        </w:tc>
      </w:tr>
      <w:tr w:rsidR="0091439D" w:rsidRPr="0091439D" w14:paraId="2359670A" w14:textId="77777777" w:rsidTr="00E61A69">
        <w:tc>
          <w:tcPr>
            <w:cnfStyle w:val="001000000000" w:firstRow="0" w:lastRow="0" w:firstColumn="1" w:lastColumn="0" w:oddVBand="0" w:evenVBand="0" w:oddHBand="0" w:evenHBand="0" w:firstRowFirstColumn="0" w:firstRowLastColumn="0" w:lastRowFirstColumn="0" w:lastRowLastColumn="0"/>
            <w:tcW w:w="570" w:type="dxa"/>
            <w:vMerge/>
          </w:tcPr>
          <w:p w14:paraId="42F50A95" w14:textId="77777777" w:rsidR="00D13B74" w:rsidRPr="0091439D" w:rsidRDefault="00D13B74" w:rsidP="0091439D">
            <w:pPr>
              <w:pStyle w:val="ListParagraph"/>
              <w:ind w:left="0"/>
              <w:jc w:val="center"/>
              <w:rPr>
                <w:rFonts w:ascii="Times New Roman" w:hAnsi="Times New Roman" w:cs="Times New Roman"/>
                <w:sz w:val="20"/>
                <w:szCs w:val="20"/>
              </w:rPr>
            </w:pPr>
          </w:p>
        </w:tc>
        <w:tc>
          <w:tcPr>
            <w:tcW w:w="3541" w:type="dxa"/>
          </w:tcPr>
          <w:p w14:paraId="4DA3E014" w14:textId="67129A08"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otal</w:t>
            </w:r>
          </w:p>
        </w:tc>
        <w:tc>
          <w:tcPr>
            <w:tcW w:w="1560" w:type="dxa"/>
          </w:tcPr>
          <w:p w14:paraId="22D832F6" w14:textId="70A085CB"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c>
          <w:tcPr>
            <w:tcW w:w="1843" w:type="dxa"/>
          </w:tcPr>
          <w:p w14:paraId="5B27DD15" w14:textId="74BCB3B5" w:rsidR="00D13B74" w:rsidRPr="0091439D" w:rsidRDefault="00D13B74"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00%</w:t>
            </w:r>
          </w:p>
        </w:tc>
      </w:tr>
    </w:tbl>
    <w:p w14:paraId="7A2F5120" w14:textId="09B384BF" w:rsidR="00BB28B8" w:rsidRPr="0091439D" w:rsidRDefault="000170FC" w:rsidP="0091439D">
      <w:pPr>
        <w:pStyle w:val="ListParagraph"/>
        <w:spacing w:after="0" w:line="240" w:lineRule="auto"/>
        <w:ind w:left="426"/>
        <w:jc w:val="both"/>
        <w:rPr>
          <w:rFonts w:ascii="Times New Roman" w:hAnsi="Times New Roman" w:cs="Times New Roman"/>
          <w:sz w:val="24"/>
          <w:szCs w:val="24"/>
        </w:rPr>
      </w:pPr>
      <w:r w:rsidRPr="0091439D">
        <w:rPr>
          <w:rFonts w:ascii="Times New Roman" w:hAnsi="Times New Roman" w:cs="Times New Roman"/>
          <w:sz w:val="24"/>
          <w:szCs w:val="24"/>
        </w:rPr>
        <w:br w:type="textWrapping" w:clear="all"/>
      </w:r>
    </w:p>
    <w:p w14:paraId="12404B63" w14:textId="2CC324C1" w:rsidR="000170FC" w:rsidRPr="0091439D" w:rsidRDefault="00BB28B8" w:rsidP="0091439D">
      <w:pPr>
        <w:pStyle w:val="ListParagraph"/>
        <w:spacing w:after="0" w:line="240" w:lineRule="auto"/>
        <w:ind w:left="426"/>
        <w:jc w:val="center"/>
        <w:rPr>
          <w:rFonts w:ascii="Times New Roman" w:hAnsi="Times New Roman" w:cs="Times New Roman"/>
          <w:b/>
          <w:bCs/>
        </w:rPr>
      </w:pPr>
      <w:r w:rsidRPr="0091439D">
        <w:rPr>
          <w:rFonts w:ascii="Times New Roman" w:hAnsi="Times New Roman" w:cs="Times New Roman"/>
          <w:b/>
          <w:bCs/>
        </w:rPr>
        <w:t xml:space="preserve">Tabel 2. Distribusi Frekuensi Kecemasan pada Ibu </w:t>
      </w:r>
      <w:r w:rsidR="003D49F1" w:rsidRPr="0091439D">
        <w:rPr>
          <w:rFonts w:ascii="Times New Roman" w:hAnsi="Times New Roman" w:cs="Times New Roman"/>
          <w:b/>
          <w:bCs/>
        </w:rPr>
        <w:t>pada Kala 1 Persalinan</w:t>
      </w:r>
    </w:p>
    <w:tbl>
      <w:tblPr>
        <w:tblStyle w:val="PlainTable21"/>
        <w:tblW w:w="8392" w:type="dxa"/>
        <w:tblInd w:w="426" w:type="dxa"/>
        <w:tblLook w:val="04A0" w:firstRow="1" w:lastRow="0" w:firstColumn="1" w:lastColumn="0" w:noHBand="0" w:noVBand="1"/>
      </w:tblPr>
      <w:tblGrid>
        <w:gridCol w:w="3005"/>
        <w:gridCol w:w="2381"/>
        <w:gridCol w:w="3006"/>
      </w:tblGrid>
      <w:tr w:rsidR="0091439D" w:rsidRPr="0091439D" w14:paraId="4EA4E1E7" w14:textId="77777777" w:rsidTr="00BB28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6F2D868" w14:textId="4100B10F" w:rsidR="00BB28B8" w:rsidRPr="0091439D" w:rsidRDefault="00BB28B8"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Kategori</w:t>
            </w:r>
          </w:p>
        </w:tc>
        <w:tc>
          <w:tcPr>
            <w:tcW w:w="2381" w:type="dxa"/>
          </w:tcPr>
          <w:p w14:paraId="2D64CED2" w14:textId="537346E4" w:rsidR="00BB28B8" w:rsidRPr="0091439D" w:rsidRDefault="00BB28B8"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Frekuensi (F)</w:t>
            </w:r>
          </w:p>
        </w:tc>
        <w:tc>
          <w:tcPr>
            <w:tcW w:w="3006" w:type="dxa"/>
          </w:tcPr>
          <w:p w14:paraId="0F5F1B3E" w14:textId="2054BB15" w:rsidR="00BB28B8" w:rsidRPr="0091439D" w:rsidRDefault="00BB28B8"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Persentase (%)</w:t>
            </w:r>
          </w:p>
        </w:tc>
      </w:tr>
      <w:tr w:rsidR="0091439D" w:rsidRPr="0091439D" w14:paraId="7CA563A5" w14:textId="77777777" w:rsidTr="00ED2738">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3005" w:type="dxa"/>
          </w:tcPr>
          <w:p w14:paraId="0150732C" w14:textId="77777777" w:rsidR="00BB28B8" w:rsidRPr="0091439D" w:rsidRDefault="00BB28B8"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Tidak ada Kecemasan</w:t>
            </w:r>
          </w:p>
          <w:p w14:paraId="065EFE15" w14:textId="77777777" w:rsidR="00BB28B8" w:rsidRPr="0091439D" w:rsidRDefault="00BB28B8"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Kecemasan Ringan</w:t>
            </w:r>
          </w:p>
          <w:p w14:paraId="05462DB9" w14:textId="77777777" w:rsidR="00BB28B8" w:rsidRPr="0091439D" w:rsidRDefault="00BB28B8"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Kecemasan Sedang</w:t>
            </w:r>
          </w:p>
          <w:p w14:paraId="267B4698" w14:textId="7054B2C2" w:rsidR="00BB28B8" w:rsidRPr="0091439D" w:rsidRDefault="00BB28B8"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Kecemasan Berat</w:t>
            </w:r>
          </w:p>
        </w:tc>
        <w:tc>
          <w:tcPr>
            <w:tcW w:w="2381" w:type="dxa"/>
          </w:tcPr>
          <w:p w14:paraId="4304607D" w14:textId="77777777" w:rsidR="00BB28B8" w:rsidRPr="0091439D" w:rsidRDefault="00BB28B8"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p w14:paraId="19F67BB2" w14:textId="77777777" w:rsidR="00BB28B8" w:rsidRPr="0091439D" w:rsidRDefault="00BB28B8"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p w14:paraId="1FF41ECD" w14:textId="77777777" w:rsidR="00BB28B8" w:rsidRPr="0091439D" w:rsidRDefault="00BB28B8"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p w14:paraId="624FE95E" w14:textId="734E6EB8" w:rsidR="00BB28B8" w:rsidRPr="0091439D" w:rsidRDefault="00BB28B8"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2</w:t>
            </w:r>
          </w:p>
        </w:tc>
        <w:tc>
          <w:tcPr>
            <w:tcW w:w="3006" w:type="dxa"/>
          </w:tcPr>
          <w:p w14:paraId="586F1038" w14:textId="77777777" w:rsidR="00BB28B8" w:rsidRPr="0091439D" w:rsidRDefault="00BB28B8"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p w14:paraId="37CE1F1E" w14:textId="77777777" w:rsidR="00BB28B8" w:rsidRPr="0091439D" w:rsidRDefault="00BB28B8"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5%</w:t>
            </w:r>
          </w:p>
          <w:p w14:paraId="798C9584" w14:textId="77777777" w:rsidR="00BB28B8" w:rsidRPr="0091439D" w:rsidRDefault="00BB28B8"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32,1%</w:t>
            </w:r>
          </w:p>
          <w:p w14:paraId="2EB8A52C" w14:textId="2150DE11" w:rsidR="00BB28B8" w:rsidRPr="0091439D" w:rsidRDefault="00BB28B8"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2,9%</w:t>
            </w:r>
          </w:p>
        </w:tc>
      </w:tr>
      <w:tr w:rsidR="0091439D" w:rsidRPr="0091439D" w14:paraId="085C4C2A" w14:textId="77777777" w:rsidTr="00BB28B8">
        <w:tc>
          <w:tcPr>
            <w:cnfStyle w:val="001000000000" w:firstRow="0" w:lastRow="0" w:firstColumn="1" w:lastColumn="0" w:oddVBand="0" w:evenVBand="0" w:oddHBand="0" w:evenHBand="0" w:firstRowFirstColumn="0" w:firstRowLastColumn="0" w:lastRowFirstColumn="0" w:lastRowLastColumn="0"/>
            <w:tcW w:w="3005" w:type="dxa"/>
          </w:tcPr>
          <w:p w14:paraId="6093A519" w14:textId="04D9B39E" w:rsidR="00BB28B8" w:rsidRPr="0091439D" w:rsidRDefault="00BB28B8"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c>
          <w:tcPr>
            <w:tcW w:w="2381" w:type="dxa"/>
          </w:tcPr>
          <w:p w14:paraId="1B3192D7" w14:textId="7482F07A" w:rsidR="00BB28B8" w:rsidRPr="0091439D" w:rsidRDefault="00BB28B8"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c>
          <w:tcPr>
            <w:tcW w:w="3006" w:type="dxa"/>
          </w:tcPr>
          <w:p w14:paraId="57DB0504" w14:textId="583F17D5" w:rsidR="00BB28B8" w:rsidRPr="0091439D" w:rsidRDefault="00BB28B8"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00%</w:t>
            </w:r>
          </w:p>
        </w:tc>
      </w:tr>
    </w:tbl>
    <w:p w14:paraId="41008CDE" w14:textId="77777777" w:rsidR="004D29FF" w:rsidRPr="0091439D" w:rsidRDefault="004D29FF" w:rsidP="0091439D">
      <w:pPr>
        <w:pStyle w:val="ListParagraph"/>
        <w:spacing w:after="0" w:line="240" w:lineRule="auto"/>
        <w:ind w:left="426"/>
        <w:jc w:val="both"/>
        <w:rPr>
          <w:rFonts w:ascii="Times New Roman" w:hAnsi="Times New Roman" w:cs="Times New Roman"/>
          <w:sz w:val="24"/>
          <w:szCs w:val="24"/>
        </w:rPr>
      </w:pPr>
    </w:p>
    <w:p w14:paraId="3FDDAE1E" w14:textId="7CF21B28" w:rsidR="002A0B84" w:rsidRPr="0091439D" w:rsidRDefault="004D29FF" w:rsidP="0091439D">
      <w:pPr>
        <w:pStyle w:val="ListParagraph"/>
        <w:spacing w:after="0" w:line="240" w:lineRule="auto"/>
        <w:ind w:left="426"/>
        <w:jc w:val="center"/>
        <w:rPr>
          <w:rFonts w:ascii="Times New Roman" w:hAnsi="Times New Roman" w:cs="Times New Roman"/>
          <w:b/>
          <w:bCs/>
        </w:rPr>
      </w:pPr>
      <w:r w:rsidRPr="0091439D">
        <w:rPr>
          <w:rFonts w:ascii="Times New Roman" w:hAnsi="Times New Roman" w:cs="Times New Roman"/>
          <w:b/>
          <w:bCs/>
        </w:rPr>
        <w:t xml:space="preserve">Tabel 3. Hubungan </w:t>
      </w:r>
      <w:r w:rsidR="002A0B84" w:rsidRPr="0091439D">
        <w:rPr>
          <w:rFonts w:ascii="Times New Roman" w:hAnsi="Times New Roman" w:cs="Times New Roman"/>
          <w:b/>
          <w:bCs/>
        </w:rPr>
        <w:t xml:space="preserve">Usia Ibu terhadap Kecemasan </w:t>
      </w:r>
      <w:r w:rsidR="00432B19" w:rsidRPr="0091439D">
        <w:rPr>
          <w:rFonts w:ascii="Times New Roman" w:hAnsi="Times New Roman" w:cs="Times New Roman"/>
          <w:b/>
          <w:bCs/>
        </w:rPr>
        <w:t xml:space="preserve">Ibu </w:t>
      </w:r>
      <w:r w:rsidR="003D49F1" w:rsidRPr="0091439D">
        <w:rPr>
          <w:rFonts w:ascii="Times New Roman" w:hAnsi="Times New Roman" w:cs="Times New Roman"/>
          <w:b/>
          <w:bCs/>
        </w:rPr>
        <w:t>Ibu pada Kala 1 Persalinan</w:t>
      </w:r>
    </w:p>
    <w:tbl>
      <w:tblPr>
        <w:tblStyle w:val="PlainTable21"/>
        <w:tblW w:w="8221" w:type="dxa"/>
        <w:jc w:val="center"/>
        <w:tblLook w:val="04A0" w:firstRow="1" w:lastRow="0" w:firstColumn="1" w:lastColumn="0" w:noHBand="0" w:noVBand="1"/>
      </w:tblPr>
      <w:tblGrid>
        <w:gridCol w:w="1275"/>
        <w:gridCol w:w="1438"/>
        <w:gridCol w:w="1443"/>
        <w:gridCol w:w="1444"/>
        <w:gridCol w:w="1425"/>
        <w:gridCol w:w="1196"/>
      </w:tblGrid>
      <w:tr w:rsidR="0091439D" w:rsidRPr="0091439D" w14:paraId="0CEBCEF7" w14:textId="77777777" w:rsidTr="00B753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5" w:type="dxa"/>
            <w:vMerge w:val="restart"/>
          </w:tcPr>
          <w:p w14:paraId="4FB6FB29" w14:textId="2C2BF390" w:rsidR="004D29FF" w:rsidRPr="0091439D" w:rsidRDefault="004D29FF"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Usia</w:t>
            </w:r>
          </w:p>
        </w:tc>
        <w:tc>
          <w:tcPr>
            <w:tcW w:w="5750" w:type="dxa"/>
            <w:gridSpan w:val="4"/>
          </w:tcPr>
          <w:p w14:paraId="2EB3FAA3" w14:textId="338B5753" w:rsidR="004D29FF" w:rsidRPr="0091439D" w:rsidRDefault="004D29FF"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Tingkat Kecemasan</w:t>
            </w:r>
          </w:p>
        </w:tc>
        <w:tc>
          <w:tcPr>
            <w:tcW w:w="1196" w:type="dxa"/>
            <w:vMerge w:val="restart"/>
          </w:tcPr>
          <w:p w14:paraId="49A2FDB4" w14:textId="382E99EF" w:rsidR="004D29FF" w:rsidRPr="0091439D" w:rsidRDefault="004D29FF"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439D">
              <w:rPr>
                <w:rFonts w:ascii="Times New Roman" w:hAnsi="Times New Roman" w:cs="Times New Roman"/>
                <w:b w:val="0"/>
                <w:bCs w:val="0"/>
                <w:sz w:val="20"/>
                <w:szCs w:val="20"/>
              </w:rPr>
              <w:t>Total</w:t>
            </w:r>
          </w:p>
        </w:tc>
      </w:tr>
      <w:tr w:rsidR="0091439D" w:rsidRPr="0091439D" w14:paraId="062BB206" w14:textId="77777777" w:rsidTr="00B753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5" w:type="dxa"/>
            <w:vMerge/>
          </w:tcPr>
          <w:p w14:paraId="4D6F94C6" w14:textId="77777777" w:rsidR="004D29FF" w:rsidRPr="0091439D" w:rsidRDefault="004D29FF" w:rsidP="0091439D">
            <w:pPr>
              <w:pStyle w:val="ListParagraph"/>
              <w:ind w:left="0"/>
              <w:jc w:val="both"/>
              <w:rPr>
                <w:rFonts w:ascii="Times New Roman" w:hAnsi="Times New Roman" w:cs="Times New Roman"/>
                <w:b w:val="0"/>
                <w:bCs w:val="0"/>
                <w:sz w:val="20"/>
                <w:szCs w:val="20"/>
              </w:rPr>
            </w:pPr>
          </w:p>
        </w:tc>
        <w:tc>
          <w:tcPr>
            <w:tcW w:w="1438" w:type="dxa"/>
          </w:tcPr>
          <w:p w14:paraId="4CAB4EDD" w14:textId="25464341" w:rsidR="004D29FF" w:rsidRPr="0091439D" w:rsidRDefault="004D29FF"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idak Cemas</w:t>
            </w:r>
          </w:p>
        </w:tc>
        <w:tc>
          <w:tcPr>
            <w:tcW w:w="1443" w:type="dxa"/>
          </w:tcPr>
          <w:p w14:paraId="62FD5371" w14:textId="1A0D7313" w:rsidR="004D29FF" w:rsidRPr="0091439D" w:rsidRDefault="004D29FF"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Ringan</w:t>
            </w:r>
          </w:p>
        </w:tc>
        <w:tc>
          <w:tcPr>
            <w:tcW w:w="1444" w:type="dxa"/>
          </w:tcPr>
          <w:p w14:paraId="2B770A1E" w14:textId="57EC0677" w:rsidR="004D29FF" w:rsidRPr="0091439D" w:rsidRDefault="004D29FF"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Sedang</w:t>
            </w:r>
          </w:p>
        </w:tc>
        <w:tc>
          <w:tcPr>
            <w:tcW w:w="1425" w:type="dxa"/>
          </w:tcPr>
          <w:p w14:paraId="10CBE23D" w14:textId="05BF75A6" w:rsidR="004D29FF" w:rsidRPr="0091439D" w:rsidRDefault="004D29FF"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Berat</w:t>
            </w:r>
          </w:p>
        </w:tc>
        <w:tc>
          <w:tcPr>
            <w:tcW w:w="1196" w:type="dxa"/>
            <w:vMerge/>
          </w:tcPr>
          <w:p w14:paraId="78B3009E" w14:textId="692E8198" w:rsidR="004D29FF" w:rsidRPr="0091439D" w:rsidRDefault="004D29FF" w:rsidP="0091439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439D" w:rsidRPr="0091439D" w14:paraId="1350C430" w14:textId="77777777" w:rsidTr="00B753DD">
        <w:trPr>
          <w:jc w:val="center"/>
        </w:trPr>
        <w:tc>
          <w:tcPr>
            <w:cnfStyle w:val="001000000000" w:firstRow="0" w:lastRow="0" w:firstColumn="1" w:lastColumn="0" w:oddVBand="0" w:evenVBand="0" w:oddHBand="0" w:evenHBand="0" w:firstRowFirstColumn="0" w:firstRowLastColumn="0" w:lastRowFirstColumn="0" w:lastRowLastColumn="0"/>
            <w:tcW w:w="1275" w:type="dxa"/>
          </w:tcPr>
          <w:p w14:paraId="55595723" w14:textId="2B43EF00" w:rsidR="004D29FF" w:rsidRPr="0091439D" w:rsidRDefault="004D29FF"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lt;20 tahun</w:t>
            </w:r>
          </w:p>
        </w:tc>
        <w:tc>
          <w:tcPr>
            <w:tcW w:w="1438" w:type="dxa"/>
          </w:tcPr>
          <w:p w14:paraId="5F70B414" w14:textId="5CCA2DCC" w:rsidR="004D29FF" w:rsidRPr="0091439D" w:rsidRDefault="004D29FF"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01B93F5B" w14:textId="006D5E3E" w:rsidR="004D29FF"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4" w:type="dxa"/>
          </w:tcPr>
          <w:p w14:paraId="3AC0429A" w14:textId="7610E0B9" w:rsidR="004D29FF"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w:t>
            </w:r>
          </w:p>
        </w:tc>
        <w:tc>
          <w:tcPr>
            <w:tcW w:w="1425" w:type="dxa"/>
          </w:tcPr>
          <w:p w14:paraId="7CC7DECB" w14:textId="401FD8FA" w:rsidR="004D29FF"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5</w:t>
            </w:r>
          </w:p>
        </w:tc>
        <w:tc>
          <w:tcPr>
            <w:tcW w:w="1196" w:type="dxa"/>
          </w:tcPr>
          <w:p w14:paraId="1ABB0237" w14:textId="1C2C9000" w:rsidR="004D29FF" w:rsidRPr="0091439D" w:rsidRDefault="004D29FF"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6</w:t>
            </w:r>
          </w:p>
        </w:tc>
      </w:tr>
      <w:tr w:rsidR="0091439D" w:rsidRPr="0091439D" w14:paraId="14C4E209" w14:textId="77777777" w:rsidTr="00B753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5" w:type="dxa"/>
          </w:tcPr>
          <w:p w14:paraId="1C830E80" w14:textId="13AE1408" w:rsidR="004D29FF" w:rsidRPr="0091439D" w:rsidRDefault="004D29FF"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20-35 tahun</w:t>
            </w:r>
          </w:p>
        </w:tc>
        <w:tc>
          <w:tcPr>
            <w:tcW w:w="1438" w:type="dxa"/>
          </w:tcPr>
          <w:p w14:paraId="6AD00CA7" w14:textId="534BC64C" w:rsidR="004D29FF" w:rsidRPr="0091439D" w:rsidRDefault="004D29FF"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4A825FCC" w14:textId="3ED1CBF6" w:rsidR="004D29FF"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6</w:t>
            </w:r>
          </w:p>
        </w:tc>
        <w:tc>
          <w:tcPr>
            <w:tcW w:w="1444" w:type="dxa"/>
          </w:tcPr>
          <w:p w14:paraId="06A1FC24" w14:textId="118A70AA" w:rsidR="004D29FF"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425" w:type="dxa"/>
          </w:tcPr>
          <w:p w14:paraId="0F529B31" w14:textId="697B6B57" w:rsidR="004D29FF"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5</w:t>
            </w:r>
          </w:p>
        </w:tc>
        <w:tc>
          <w:tcPr>
            <w:tcW w:w="1196" w:type="dxa"/>
          </w:tcPr>
          <w:p w14:paraId="6F185D6C" w14:textId="467E7249" w:rsidR="004D29FF" w:rsidRPr="0091439D" w:rsidRDefault="004D29FF"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8</w:t>
            </w:r>
          </w:p>
        </w:tc>
      </w:tr>
      <w:tr w:rsidR="0091439D" w:rsidRPr="0091439D" w14:paraId="537426BC" w14:textId="77777777" w:rsidTr="00B753DD">
        <w:trPr>
          <w:jc w:val="center"/>
        </w:trPr>
        <w:tc>
          <w:tcPr>
            <w:cnfStyle w:val="001000000000" w:firstRow="0" w:lastRow="0" w:firstColumn="1" w:lastColumn="0" w:oddVBand="0" w:evenVBand="0" w:oddHBand="0" w:evenHBand="0" w:firstRowFirstColumn="0" w:firstRowLastColumn="0" w:lastRowFirstColumn="0" w:lastRowLastColumn="0"/>
            <w:tcW w:w="1275" w:type="dxa"/>
          </w:tcPr>
          <w:p w14:paraId="60203907" w14:textId="2D450B7A" w:rsidR="004D29FF" w:rsidRPr="0091439D" w:rsidRDefault="004D29FF"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gt;35 tahun</w:t>
            </w:r>
          </w:p>
        </w:tc>
        <w:tc>
          <w:tcPr>
            <w:tcW w:w="1438" w:type="dxa"/>
          </w:tcPr>
          <w:p w14:paraId="4F389F81" w14:textId="1D032DA0" w:rsidR="004D29FF" w:rsidRPr="0091439D" w:rsidRDefault="004D29FF"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4A4BE929" w14:textId="4F96DBCF" w:rsidR="004D29FF"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w:t>
            </w:r>
          </w:p>
        </w:tc>
        <w:tc>
          <w:tcPr>
            <w:tcW w:w="1444" w:type="dxa"/>
          </w:tcPr>
          <w:p w14:paraId="5D3CA6CE" w14:textId="728ABD8E" w:rsidR="004D29FF"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w:t>
            </w:r>
          </w:p>
        </w:tc>
        <w:tc>
          <w:tcPr>
            <w:tcW w:w="1425" w:type="dxa"/>
          </w:tcPr>
          <w:p w14:paraId="7AD80FAA" w14:textId="38C4D777" w:rsidR="004D29FF"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w:t>
            </w:r>
          </w:p>
        </w:tc>
        <w:tc>
          <w:tcPr>
            <w:tcW w:w="1196" w:type="dxa"/>
          </w:tcPr>
          <w:p w14:paraId="4DDDDD00" w14:textId="7BF336C1" w:rsidR="004D29FF" w:rsidRPr="0091439D" w:rsidRDefault="004D29FF"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r>
      <w:tr w:rsidR="0091439D" w:rsidRPr="0091439D" w14:paraId="22E6820C" w14:textId="77777777" w:rsidTr="00B753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5" w:type="dxa"/>
          </w:tcPr>
          <w:p w14:paraId="29FEDD0E" w14:textId="3FDB84BB" w:rsidR="004D29FF" w:rsidRPr="0091439D" w:rsidRDefault="004D29FF"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c>
          <w:tcPr>
            <w:tcW w:w="1438" w:type="dxa"/>
          </w:tcPr>
          <w:p w14:paraId="31732500" w14:textId="1DFA08B3" w:rsidR="004D29FF" w:rsidRPr="0091439D" w:rsidRDefault="004D29FF"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295F2C58" w14:textId="0089FF30" w:rsidR="004D29FF"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444" w:type="dxa"/>
          </w:tcPr>
          <w:p w14:paraId="4335006A" w14:textId="490F9028" w:rsidR="004D29FF"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c>
          <w:tcPr>
            <w:tcW w:w="1425" w:type="dxa"/>
          </w:tcPr>
          <w:p w14:paraId="635DB12E" w14:textId="0635910B" w:rsidR="004D29FF"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2</w:t>
            </w:r>
          </w:p>
        </w:tc>
        <w:tc>
          <w:tcPr>
            <w:tcW w:w="1196" w:type="dxa"/>
          </w:tcPr>
          <w:p w14:paraId="1C632747" w14:textId="5AE1D1C2" w:rsidR="004D29FF" w:rsidRPr="0091439D" w:rsidRDefault="004D29FF"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r>
    </w:tbl>
    <w:p w14:paraId="5A2E0F27" w14:textId="77777777" w:rsidR="0091439D" w:rsidRDefault="0091439D" w:rsidP="0091439D">
      <w:pPr>
        <w:pStyle w:val="ListParagraph"/>
        <w:spacing w:after="0" w:line="240" w:lineRule="auto"/>
        <w:ind w:left="426"/>
        <w:jc w:val="both"/>
        <w:rPr>
          <w:rFonts w:ascii="Times New Roman" w:hAnsi="Times New Roman" w:cs="Times New Roman"/>
          <w:sz w:val="24"/>
          <w:szCs w:val="24"/>
        </w:rPr>
      </w:pPr>
    </w:p>
    <w:p w14:paraId="0020C875" w14:textId="77777777" w:rsidR="00AB2B6E" w:rsidRDefault="005E58E7" w:rsidP="0091439D">
      <w:pPr>
        <w:pStyle w:val="ListParagraph"/>
        <w:spacing w:after="0" w:line="240" w:lineRule="auto"/>
        <w:ind w:left="0" w:firstLine="426"/>
        <w:jc w:val="both"/>
        <w:rPr>
          <w:rFonts w:ascii="Times New Roman" w:hAnsi="Times New Roman" w:cs="Times New Roman"/>
          <w:sz w:val="24"/>
          <w:szCs w:val="24"/>
        </w:rPr>
        <w:sectPr w:rsidR="00AB2B6E" w:rsidSect="00AF2D03">
          <w:footerReference w:type="default" r:id="rId13"/>
          <w:pgSz w:w="11906" w:h="16838"/>
          <w:pgMar w:top="1440" w:right="1440" w:bottom="1440" w:left="1440" w:header="708" w:footer="567" w:gutter="0"/>
          <w:cols w:space="708"/>
          <w:docGrid w:linePitch="360"/>
        </w:sectPr>
      </w:pPr>
      <w:r w:rsidRPr="0091439D">
        <w:rPr>
          <w:rFonts w:ascii="Times New Roman" w:hAnsi="Times New Roman" w:cs="Times New Roman"/>
          <w:sz w:val="24"/>
          <w:szCs w:val="24"/>
        </w:rPr>
        <w:t xml:space="preserve">Berdasarkan tabel 3 diperoleh hasil bahwa ibu bersalin </w:t>
      </w:r>
      <w:r w:rsidR="00E1078E" w:rsidRPr="0091439D">
        <w:rPr>
          <w:rFonts w:ascii="Times New Roman" w:hAnsi="Times New Roman" w:cs="Times New Roman"/>
          <w:sz w:val="24"/>
          <w:szCs w:val="24"/>
        </w:rPr>
        <w:t xml:space="preserve">yang berusia &lt; 20 tahun yang tidak cemas menghadapi persalinan sebanyak 0 orang (0%), mengalami kecemasan ringan sebanyak 0 orang (0%), mengalami kecemasan sedang sebanyak 1 orang (3,6%), mengalami kecemasan berat 5 orang (17,9%). Ibu bersalin yang berusia 20-35 yang tidak cemas menghadapi persalinan sebanyak 0 orang (0%), mengalami kecemasan ringan sebanyak 6 orang (21,4%), mengalami kecemasan sedang sebanyak 7 orang (25%), mengalami kecemasan berat 5 orang </w:t>
      </w:r>
    </w:p>
    <w:p w14:paraId="396DC239" w14:textId="6A169A0D" w:rsidR="004D29FF" w:rsidRPr="0091439D" w:rsidRDefault="00E1078E" w:rsidP="00AB2B6E">
      <w:pPr>
        <w:pStyle w:val="ListParagraph"/>
        <w:spacing w:after="0" w:line="240" w:lineRule="auto"/>
        <w:ind w:left="0"/>
        <w:jc w:val="both"/>
        <w:rPr>
          <w:rFonts w:ascii="Times New Roman" w:hAnsi="Times New Roman" w:cs="Times New Roman"/>
          <w:sz w:val="24"/>
          <w:szCs w:val="24"/>
        </w:rPr>
      </w:pPr>
      <w:r w:rsidRPr="0091439D">
        <w:rPr>
          <w:rFonts w:ascii="Times New Roman" w:hAnsi="Times New Roman" w:cs="Times New Roman"/>
          <w:sz w:val="24"/>
          <w:szCs w:val="24"/>
        </w:rPr>
        <w:t>(17,9%).</w:t>
      </w:r>
      <w:r w:rsidR="00E35010" w:rsidRPr="0091439D">
        <w:rPr>
          <w:rFonts w:ascii="Times New Roman" w:hAnsi="Times New Roman" w:cs="Times New Roman"/>
          <w:sz w:val="24"/>
          <w:szCs w:val="24"/>
        </w:rPr>
        <w:t xml:space="preserve"> Ibu bersalin yang berusia &gt;35 tahun </w:t>
      </w:r>
      <w:r w:rsidRPr="0091439D">
        <w:rPr>
          <w:rFonts w:ascii="Times New Roman" w:hAnsi="Times New Roman" w:cs="Times New Roman"/>
          <w:sz w:val="24"/>
          <w:szCs w:val="24"/>
        </w:rPr>
        <w:t xml:space="preserve">yang tidak cemas menghadapi persalinan sebanyak 0 orang (0%), mengalami kecemasan ringan sebanyak </w:t>
      </w:r>
      <w:r w:rsidR="00E35010" w:rsidRPr="0091439D">
        <w:rPr>
          <w:rFonts w:ascii="Times New Roman" w:hAnsi="Times New Roman" w:cs="Times New Roman"/>
          <w:sz w:val="24"/>
          <w:szCs w:val="24"/>
        </w:rPr>
        <w:t>1</w:t>
      </w:r>
      <w:r w:rsidRPr="0091439D">
        <w:rPr>
          <w:rFonts w:ascii="Times New Roman" w:hAnsi="Times New Roman" w:cs="Times New Roman"/>
          <w:sz w:val="24"/>
          <w:szCs w:val="24"/>
        </w:rPr>
        <w:t xml:space="preserve"> orang (</w:t>
      </w:r>
      <w:r w:rsidR="00E35010" w:rsidRPr="0091439D">
        <w:rPr>
          <w:rFonts w:ascii="Times New Roman" w:hAnsi="Times New Roman" w:cs="Times New Roman"/>
          <w:sz w:val="24"/>
          <w:szCs w:val="24"/>
        </w:rPr>
        <w:t>3,6</w:t>
      </w:r>
      <w:r w:rsidRPr="0091439D">
        <w:rPr>
          <w:rFonts w:ascii="Times New Roman" w:hAnsi="Times New Roman" w:cs="Times New Roman"/>
          <w:sz w:val="24"/>
          <w:szCs w:val="24"/>
        </w:rPr>
        <w:t xml:space="preserve">%), mengalami kecemasan sedang sebanyak 1 orang (3,6%), mengalami kecemasan berat </w:t>
      </w:r>
      <w:r w:rsidR="00E35010" w:rsidRPr="0091439D">
        <w:rPr>
          <w:rFonts w:ascii="Times New Roman" w:hAnsi="Times New Roman" w:cs="Times New Roman"/>
          <w:sz w:val="24"/>
          <w:szCs w:val="24"/>
        </w:rPr>
        <w:t>2</w:t>
      </w:r>
      <w:r w:rsidRPr="0091439D">
        <w:rPr>
          <w:rFonts w:ascii="Times New Roman" w:hAnsi="Times New Roman" w:cs="Times New Roman"/>
          <w:sz w:val="24"/>
          <w:szCs w:val="24"/>
        </w:rPr>
        <w:t xml:space="preserve"> orang (</w:t>
      </w:r>
      <w:r w:rsidR="00E35010" w:rsidRPr="0091439D">
        <w:rPr>
          <w:rFonts w:ascii="Times New Roman" w:hAnsi="Times New Roman" w:cs="Times New Roman"/>
          <w:sz w:val="24"/>
          <w:szCs w:val="24"/>
        </w:rPr>
        <w:t>7,1</w:t>
      </w:r>
      <w:r w:rsidRPr="0091439D">
        <w:rPr>
          <w:rFonts w:ascii="Times New Roman" w:hAnsi="Times New Roman" w:cs="Times New Roman"/>
          <w:sz w:val="24"/>
          <w:szCs w:val="24"/>
        </w:rPr>
        <w:t>%)</w:t>
      </w:r>
      <w:r w:rsidR="00E35010" w:rsidRPr="0091439D">
        <w:rPr>
          <w:rFonts w:ascii="Times New Roman" w:hAnsi="Times New Roman" w:cs="Times New Roman"/>
          <w:sz w:val="24"/>
          <w:szCs w:val="24"/>
        </w:rPr>
        <w:t xml:space="preserve">. </w:t>
      </w:r>
      <w:r w:rsidRPr="0091439D">
        <w:rPr>
          <w:rFonts w:ascii="Times New Roman" w:hAnsi="Times New Roman" w:cs="Times New Roman"/>
          <w:sz w:val="24"/>
          <w:szCs w:val="24"/>
        </w:rPr>
        <w:t>Hasil analisa data</w:t>
      </w:r>
      <w:r w:rsidR="005E58E7" w:rsidRPr="0091439D">
        <w:rPr>
          <w:rFonts w:ascii="Times New Roman" w:hAnsi="Times New Roman" w:cs="Times New Roman"/>
          <w:sz w:val="24"/>
          <w:szCs w:val="24"/>
        </w:rPr>
        <w:t xml:space="preserve"> menunjukkan hasil </w:t>
      </w:r>
      <w:r w:rsidR="00D34525" w:rsidRPr="0091439D">
        <w:rPr>
          <w:rFonts w:ascii="Times New Roman" w:hAnsi="Times New Roman" w:cs="Times New Roman"/>
          <w:sz w:val="24"/>
          <w:szCs w:val="24"/>
        </w:rPr>
        <w:t>p=</w:t>
      </w:r>
      <w:r w:rsidR="005E58E7" w:rsidRPr="0091439D">
        <w:rPr>
          <w:rFonts w:ascii="Times New Roman" w:hAnsi="Times New Roman" w:cs="Times New Roman"/>
          <w:sz w:val="24"/>
          <w:szCs w:val="24"/>
        </w:rPr>
        <w:t xml:space="preserve"> 0,</w:t>
      </w:r>
      <w:r w:rsidR="00D34525" w:rsidRPr="0091439D">
        <w:rPr>
          <w:rFonts w:ascii="Times New Roman" w:hAnsi="Times New Roman" w:cs="Times New Roman"/>
          <w:sz w:val="24"/>
          <w:szCs w:val="24"/>
        </w:rPr>
        <w:t>0274</w:t>
      </w:r>
      <w:r w:rsidR="005E58E7" w:rsidRPr="0091439D">
        <w:rPr>
          <w:rFonts w:ascii="Times New Roman" w:hAnsi="Times New Roman" w:cs="Times New Roman"/>
          <w:sz w:val="24"/>
          <w:szCs w:val="24"/>
        </w:rPr>
        <w:t xml:space="preserve"> dengan taraf signifikan α = 5% (0,05). Berdasarkan hasil tersebut bahwa nilai </w:t>
      </w:r>
      <w:r w:rsidRPr="0091439D">
        <w:rPr>
          <w:rFonts w:ascii="Times New Roman" w:hAnsi="Times New Roman" w:cs="Times New Roman"/>
          <w:sz w:val="24"/>
          <w:szCs w:val="24"/>
        </w:rPr>
        <w:t xml:space="preserve">p = </w:t>
      </w:r>
      <w:r w:rsidR="005E58E7" w:rsidRPr="0091439D">
        <w:rPr>
          <w:rFonts w:ascii="Times New Roman" w:hAnsi="Times New Roman" w:cs="Times New Roman"/>
          <w:sz w:val="24"/>
          <w:szCs w:val="24"/>
        </w:rPr>
        <w:t>0,</w:t>
      </w:r>
      <w:r w:rsidRPr="0091439D">
        <w:rPr>
          <w:rFonts w:ascii="Times New Roman" w:hAnsi="Times New Roman" w:cs="Times New Roman"/>
          <w:sz w:val="24"/>
          <w:szCs w:val="24"/>
        </w:rPr>
        <w:t>0274&lt;</w:t>
      </w:r>
      <w:r w:rsidR="005E58E7" w:rsidRPr="0091439D">
        <w:rPr>
          <w:rFonts w:ascii="Times New Roman" w:hAnsi="Times New Roman" w:cs="Times New Roman"/>
          <w:sz w:val="24"/>
          <w:szCs w:val="24"/>
        </w:rPr>
        <w:t xml:space="preserve"> (α = </w:t>
      </w:r>
      <w:r w:rsidRPr="0091439D">
        <w:rPr>
          <w:rFonts w:ascii="Times New Roman" w:hAnsi="Times New Roman" w:cs="Times New Roman"/>
          <w:sz w:val="24"/>
          <w:szCs w:val="24"/>
        </w:rPr>
        <w:t>0,05</w:t>
      </w:r>
      <w:r w:rsidR="005E58E7" w:rsidRPr="0091439D">
        <w:rPr>
          <w:rFonts w:ascii="Times New Roman" w:hAnsi="Times New Roman" w:cs="Times New Roman"/>
          <w:sz w:val="24"/>
          <w:szCs w:val="24"/>
        </w:rPr>
        <w:t>). Hal ini berarti bahwa</w:t>
      </w:r>
      <w:r w:rsidRPr="0091439D">
        <w:rPr>
          <w:rFonts w:ascii="Times New Roman" w:hAnsi="Times New Roman" w:cs="Times New Roman"/>
          <w:sz w:val="24"/>
          <w:szCs w:val="24"/>
        </w:rPr>
        <w:t xml:space="preserve"> </w:t>
      </w:r>
      <w:r w:rsidR="005E58E7" w:rsidRPr="0091439D">
        <w:rPr>
          <w:rFonts w:ascii="Times New Roman" w:hAnsi="Times New Roman" w:cs="Times New Roman"/>
          <w:sz w:val="24"/>
          <w:szCs w:val="24"/>
        </w:rPr>
        <w:t>signifikan atau ada hubungan antara usia dengan kecemasan pada ibu bersalin.</w:t>
      </w:r>
    </w:p>
    <w:p w14:paraId="5B710086" w14:textId="77777777" w:rsidR="005E58E7" w:rsidRPr="0091439D" w:rsidRDefault="005E58E7" w:rsidP="0091439D">
      <w:pPr>
        <w:spacing w:after="0" w:line="240" w:lineRule="auto"/>
        <w:jc w:val="both"/>
        <w:rPr>
          <w:rFonts w:ascii="Times New Roman" w:hAnsi="Times New Roman" w:cs="Times New Roman"/>
          <w:sz w:val="24"/>
          <w:szCs w:val="24"/>
        </w:rPr>
      </w:pPr>
    </w:p>
    <w:p w14:paraId="2AA8B038" w14:textId="5565C964" w:rsidR="00B753DD" w:rsidRPr="0091439D" w:rsidRDefault="00B753DD" w:rsidP="0091439D">
      <w:pPr>
        <w:pStyle w:val="ListParagraph"/>
        <w:spacing w:after="0" w:line="240" w:lineRule="auto"/>
        <w:ind w:left="426"/>
        <w:jc w:val="center"/>
        <w:rPr>
          <w:rFonts w:ascii="Times New Roman" w:hAnsi="Times New Roman" w:cs="Times New Roman"/>
          <w:b/>
          <w:bCs/>
        </w:rPr>
      </w:pPr>
      <w:r w:rsidRPr="0091439D">
        <w:rPr>
          <w:rFonts w:ascii="Times New Roman" w:hAnsi="Times New Roman" w:cs="Times New Roman"/>
          <w:b/>
          <w:bCs/>
        </w:rPr>
        <w:t xml:space="preserve">Tabel 4. Hubungan Paritas Ibu terhadap Kecemasan Ibu </w:t>
      </w:r>
      <w:r w:rsidR="003D49F1" w:rsidRPr="0091439D">
        <w:rPr>
          <w:rFonts w:ascii="Times New Roman" w:hAnsi="Times New Roman" w:cs="Times New Roman"/>
          <w:b/>
          <w:bCs/>
        </w:rPr>
        <w:t>pada Kala 1 Persalinan</w:t>
      </w:r>
    </w:p>
    <w:tbl>
      <w:tblPr>
        <w:tblStyle w:val="PlainTable21"/>
        <w:tblW w:w="8221" w:type="dxa"/>
        <w:jc w:val="center"/>
        <w:tblLook w:val="04A0" w:firstRow="1" w:lastRow="0" w:firstColumn="1" w:lastColumn="0" w:noHBand="0" w:noVBand="1"/>
      </w:tblPr>
      <w:tblGrid>
        <w:gridCol w:w="1275"/>
        <w:gridCol w:w="1438"/>
        <w:gridCol w:w="1443"/>
        <w:gridCol w:w="1444"/>
        <w:gridCol w:w="1425"/>
        <w:gridCol w:w="1196"/>
      </w:tblGrid>
      <w:tr w:rsidR="0091439D" w:rsidRPr="0091439D" w14:paraId="7290C7E1" w14:textId="77777777" w:rsidTr="0091439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5" w:type="dxa"/>
            <w:vMerge w:val="restart"/>
          </w:tcPr>
          <w:p w14:paraId="247D2D36" w14:textId="7480157A" w:rsidR="00B753DD" w:rsidRPr="0091439D" w:rsidRDefault="00760F84"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Paritas</w:t>
            </w:r>
          </w:p>
        </w:tc>
        <w:tc>
          <w:tcPr>
            <w:tcW w:w="5750" w:type="dxa"/>
            <w:gridSpan w:val="4"/>
          </w:tcPr>
          <w:p w14:paraId="713C346D" w14:textId="77777777" w:rsidR="00B753DD" w:rsidRPr="0091439D" w:rsidRDefault="00B753DD"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Tingkat Kecemasan</w:t>
            </w:r>
          </w:p>
        </w:tc>
        <w:tc>
          <w:tcPr>
            <w:tcW w:w="1196" w:type="dxa"/>
            <w:vMerge w:val="restart"/>
          </w:tcPr>
          <w:p w14:paraId="2DB42233" w14:textId="77777777" w:rsidR="00B753DD" w:rsidRPr="0091439D" w:rsidRDefault="00B753DD"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r>
      <w:tr w:rsidR="0091439D" w:rsidRPr="0091439D" w14:paraId="3EEAD9D9" w14:textId="77777777" w:rsidTr="009143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5" w:type="dxa"/>
            <w:vMerge/>
          </w:tcPr>
          <w:p w14:paraId="3750FC46" w14:textId="77777777" w:rsidR="00B753DD" w:rsidRPr="0091439D" w:rsidRDefault="00B753DD" w:rsidP="0091439D">
            <w:pPr>
              <w:pStyle w:val="ListParagraph"/>
              <w:ind w:left="0"/>
              <w:jc w:val="both"/>
              <w:rPr>
                <w:rFonts w:ascii="Times New Roman" w:hAnsi="Times New Roman" w:cs="Times New Roman"/>
                <w:b w:val="0"/>
                <w:bCs w:val="0"/>
                <w:sz w:val="20"/>
                <w:szCs w:val="20"/>
              </w:rPr>
            </w:pPr>
          </w:p>
        </w:tc>
        <w:tc>
          <w:tcPr>
            <w:tcW w:w="1438" w:type="dxa"/>
          </w:tcPr>
          <w:p w14:paraId="38EAD4E2" w14:textId="77777777" w:rsidR="00B753DD"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idak Cemas</w:t>
            </w:r>
          </w:p>
        </w:tc>
        <w:tc>
          <w:tcPr>
            <w:tcW w:w="1443" w:type="dxa"/>
          </w:tcPr>
          <w:p w14:paraId="23F5B892" w14:textId="77777777" w:rsidR="00B753DD"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Ringan</w:t>
            </w:r>
          </w:p>
        </w:tc>
        <w:tc>
          <w:tcPr>
            <w:tcW w:w="1444" w:type="dxa"/>
          </w:tcPr>
          <w:p w14:paraId="24B6840B" w14:textId="77777777" w:rsidR="00B753DD"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Sedang</w:t>
            </w:r>
          </w:p>
        </w:tc>
        <w:tc>
          <w:tcPr>
            <w:tcW w:w="1425" w:type="dxa"/>
          </w:tcPr>
          <w:p w14:paraId="08F46D05" w14:textId="77777777" w:rsidR="00B753DD"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Berat</w:t>
            </w:r>
          </w:p>
        </w:tc>
        <w:tc>
          <w:tcPr>
            <w:tcW w:w="1196" w:type="dxa"/>
            <w:vMerge/>
          </w:tcPr>
          <w:p w14:paraId="2407162F" w14:textId="77777777" w:rsidR="00B753DD" w:rsidRPr="0091439D" w:rsidRDefault="00B753DD" w:rsidP="0091439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439D" w:rsidRPr="0091439D" w14:paraId="7744BD33" w14:textId="77777777" w:rsidTr="0091439D">
        <w:trPr>
          <w:jc w:val="center"/>
        </w:trPr>
        <w:tc>
          <w:tcPr>
            <w:cnfStyle w:val="001000000000" w:firstRow="0" w:lastRow="0" w:firstColumn="1" w:lastColumn="0" w:oddVBand="0" w:evenVBand="0" w:oddHBand="0" w:evenHBand="0" w:firstRowFirstColumn="0" w:firstRowLastColumn="0" w:lastRowFirstColumn="0" w:lastRowLastColumn="0"/>
            <w:tcW w:w="1275" w:type="dxa"/>
          </w:tcPr>
          <w:p w14:paraId="52B42C54" w14:textId="15C2B8FD" w:rsidR="00B753DD" w:rsidRPr="0091439D" w:rsidRDefault="00B753DD"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Primigravida</w:t>
            </w:r>
          </w:p>
        </w:tc>
        <w:tc>
          <w:tcPr>
            <w:tcW w:w="1438" w:type="dxa"/>
          </w:tcPr>
          <w:p w14:paraId="65156BD4" w14:textId="77777777"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01D691A4" w14:textId="4359E930"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4" w:type="dxa"/>
          </w:tcPr>
          <w:p w14:paraId="1F9DEA17" w14:textId="3C85EEB3"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3</w:t>
            </w:r>
          </w:p>
        </w:tc>
        <w:tc>
          <w:tcPr>
            <w:tcW w:w="1425" w:type="dxa"/>
          </w:tcPr>
          <w:p w14:paraId="082A3FF7" w14:textId="5BBA22E2"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8</w:t>
            </w:r>
          </w:p>
        </w:tc>
        <w:tc>
          <w:tcPr>
            <w:tcW w:w="1196" w:type="dxa"/>
          </w:tcPr>
          <w:p w14:paraId="57E49569" w14:textId="2FD49087"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1</w:t>
            </w:r>
          </w:p>
        </w:tc>
      </w:tr>
      <w:tr w:rsidR="0091439D" w:rsidRPr="0091439D" w14:paraId="4F86479A" w14:textId="77777777" w:rsidTr="009143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5" w:type="dxa"/>
          </w:tcPr>
          <w:p w14:paraId="231B487D" w14:textId="0DD1ACB6" w:rsidR="00B753DD" w:rsidRPr="0091439D" w:rsidRDefault="00B753DD"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Multigravida</w:t>
            </w:r>
          </w:p>
        </w:tc>
        <w:tc>
          <w:tcPr>
            <w:tcW w:w="1438" w:type="dxa"/>
          </w:tcPr>
          <w:p w14:paraId="68B899BB" w14:textId="77777777" w:rsidR="00B753DD"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0CEE8F3A" w14:textId="0D1057EE" w:rsidR="00B753DD"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444" w:type="dxa"/>
          </w:tcPr>
          <w:p w14:paraId="36F953F3" w14:textId="550024AE" w:rsidR="00B753DD"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6</w:t>
            </w:r>
          </w:p>
        </w:tc>
        <w:tc>
          <w:tcPr>
            <w:tcW w:w="1425" w:type="dxa"/>
          </w:tcPr>
          <w:p w14:paraId="16166DBE" w14:textId="072AE81D" w:rsidR="00B753DD"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c>
          <w:tcPr>
            <w:tcW w:w="1196" w:type="dxa"/>
          </w:tcPr>
          <w:p w14:paraId="757CCB0A" w14:textId="2E992D58" w:rsidR="00B753DD" w:rsidRPr="0091439D" w:rsidRDefault="00B753DD"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7</w:t>
            </w:r>
          </w:p>
        </w:tc>
      </w:tr>
      <w:tr w:rsidR="0091439D" w:rsidRPr="0091439D" w14:paraId="758E38A1" w14:textId="77777777" w:rsidTr="0091439D">
        <w:trPr>
          <w:jc w:val="center"/>
        </w:trPr>
        <w:tc>
          <w:tcPr>
            <w:cnfStyle w:val="001000000000" w:firstRow="0" w:lastRow="0" w:firstColumn="1" w:lastColumn="0" w:oddVBand="0" w:evenVBand="0" w:oddHBand="0" w:evenHBand="0" w:firstRowFirstColumn="0" w:firstRowLastColumn="0" w:lastRowFirstColumn="0" w:lastRowLastColumn="0"/>
            <w:tcW w:w="1275" w:type="dxa"/>
          </w:tcPr>
          <w:p w14:paraId="1A6ACF10" w14:textId="6AC7F470" w:rsidR="00B753DD" w:rsidRPr="0091439D" w:rsidRDefault="00B753DD"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c>
          <w:tcPr>
            <w:tcW w:w="1438" w:type="dxa"/>
          </w:tcPr>
          <w:p w14:paraId="0E96574E" w14:textId="77777777"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0</w:t>
            </w:r>
          </w:p>
        </w:tc>
        <w:tc>
          <w:tcPr>
            <w:tcW w:w="1443" w:type="dxa"/>
          </w:tcPr>
          <w:p w14:paraId="38A0118B" w14:textId="77777777"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444" w:type="dxa"/>
          </w:tcPr>
          <w:p w14:paraId="6FCDE2E6" w14:textId="77777777"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c>
          <w:tcPr>
            <w:tcW w:w="1425" w:type="dxa"/>
          </w:tcPr>
          <w:p w14:paraId="488696DA" w14:textId="77777777"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2</w:t>
            </w:r>
          </w:p>
        </w:tc>
        <w:tc>
          <w:tcPr>
            <w:tcW w:w="1196" w:type="dxa"/>
          </w:tcPr>
          <w:p w14:paraId="6E56086D" w14:textId="77777777" w:rsidR="00B753DD" w:rsidRPr="0091439D" w:rsidRDefault="00B753DD"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r>
    </w:tbl>
    <w:p w14:paraId="20ED2E6C" w14:textId="77777777" w:rsidR="0091439D" w:rsidRDefault="0091439D" w:rsidP="0091439D">
      <w:pPr>
        <w:pStyle w:val="ListParagraph"/>
        <w:spacing w:after="0" w:line="240" w:lineRule="auto"/>
        <w:ind w:left="426"/>
        <w:jc w:val="both"/>
        <w:rPr>
          <w:rFonts w:ascii="Times New Roman" w:hAnsi="Times New Roman" w:cs="Times New Roman"/>
          <w:sz w:val="24"/>
          <w:szCs w:val="24"/>
        </w:rPr>
      </w:pPr>
    </w:p>
    <w:p w14:paraId="57545BA8" w14:textId="12033AA3" w:rsidR="00E35010" w:rsidRPr="0091439D" w:rsidRDefault="00E35010"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Berdasarkan tabel 4 diperoleh hasil bahwa ibu bersalin Primigravida yang tidak cemas menghadapi persalinan sebanyak 0 orang (0%), mengalami kecemasan ringan sebanyak 0 orang (0%), mengalami kecemasan sedang sebanyak 3 orang (10,7%), mengalami kecemasan berat 8 orang (28,6%). Ibu bersalin Multigravida yang tidak cemas menghadapi persalinan sebanyak 0 orang (0%), mengalami kecemasan ringan sebanyak 7 orang (25%), mengalami kecemasan sedang sebanyak 6 orang (21,4%), mengalami kecemasan berat 4 orang (14,3%). Hasil analisa data menunjukkan hasil</w:t>
      </w:r>
      <w:r w:rsidR="00D34525" w:rsidRPr="0091439D">
        <w:rPr>
          <w:rFonts w:ascii="Times New Roman" w:hAnsi="Times New Roman" w:cs="Times New Roman"/>
          <w:sz w:val="24"/>
          <w:szCs w:val="24"/>
        </w:rPr>
        <w:t xml:space="preserve"> p=</w:t>
      </w:r>
      <w:r w:rsidRPr="0091439D">
        <w:rPr>
          <w:rFonts w:ascii="Times New Roman" w:hAnsi="Times New Roman" w:cs="Times New Roman"/>
          <w:sz w:val="24"/>
          <w:szCs w:val="24"/>
        </w:rPr>
        <w:t xml:space="preserve"> 0,</w:t>
      </w:r>
      <w:r w:rsidR="00D34525" w:rsidRPr="0091439D">
        <w:rPr>
          <w:rFonts w:ascii="Times New Roman" w:hAnsi="Times New Roman" w:cs="Times New Roman"/>
          <w:sz w:val="24"/>
          <w:szCs w:val="24"/>
        </w:rPr>
        <w:t>008</w:t>
      </w:r>
      <w:r w:rsidRPr="0091439D">
        <w:rPr>
          <w:rFonts w:ascii="Times New Roman" w:hAnsi="Times New Roman" w:cs="Times New Roman"/>
          <w:sz w:val="24"/>
          <w:szCs w:val="24"/>
        </w:rPr>
        <w:t xml:space="preserve"> dengan taraf signifikan α = 5% (0,05). Berdasarkan hasil tersebut bahwa nilai p = 0,008&lt; (α = 0,05). Hal ini berarti bahwa signifikan atau ada hubungan antara Paritas dengan kecemasan pada ibu bersalin.</w:t>
      </w:r>
    </w:p>
    <w:p w14:paraId="7A9124C3" w14:textId="77777777" w:rsidR="004D29FF" w:rsidRPr="0091439D" w:rsidRDefault="004D29FF" w:rsidP="0091439D">
      <w:pPr>
        <w:spacing w:after="0" w:line="240" w:lineRule="auto"/>
        <w:jc w:val="both"/>
        <w:rPr>
          <w:rFonts w:ascii="Times New Roman" w:hAnsi="Times New Roman" w:cs="Times New Roman"/>
          <w:sz w:val="24"/>
          <w:szCs w:val="24"/>
        </w:rPr>
      </w:pPr>
    </w:p>
    <w:p w14:paraId="31BC9420" w14:textId="32D27E5B" w:rsidR="00A309F5" w:rsidRPr="0091439D" w:rsidRDefault="00A309F5" w:rsidP="0091439D">
      <w:pPr>
        <w:pStyle w:val="ListParagraph"/>
        <w:spacing w:after="0" w:line="240" w:lineRule="auto"/>
        <w:ind w:left="426"/>
        <w:jc w:val="center"/>
        <w:rPr>
          <w:rFonts w:ascii="Times New Roman" w:hAnsi="Times New Roman" w:cs="Times New Roman"/>
          <w:b/>
          <w:bCs/>
        </w:rPr>
      </w:pPr>
      <w:r w:rsidRPr="0091439D">
        <w:rPr>
          <w:rFonts w:ascii="Times New Roman" w:hAnsi="Times New Roman" w:cs="Times New Roman"/>
          <w:b/>
          <w:bCs/>
        </w:rPr>
        <w:t>Tabel 5. Hubungan Pendidikan Ibu terhadap Kecemasan Ibu</w:t>
      </w:r>
      <w:r w:rsidR="003D49F1" w:rsidRPr="0091439D">
        <w:rPr>
          <w:rFonts w:ascii="Times New Roman" w:hAnsi="Times New Roman" w:cs="Times New Roman"/>
          <w:b/>
          <w:bCs/>
        </w:rPr>
        <w:t xml:space="preserve"> pada Kala 1 Persalinan</w:t>
      </w:r>
    </w:p>
    <w:tbl>
      <w:tblPr>
        <w:tblStyle w:val="PlainTable21"/>
        <w:tblW w:w="8282" w:type="dxa"/>
        <w:tblInd w:w="426" w:type="dxa"/>
        <w:tblLook w:val="04A0" w:firstRow="1" w:lastRow="0" w:firstColumn="1" w:lastColumn="0" w:noHBand="0" w:noVBand="1"/>
      </w:tblPr>
      <w:tblGrid>
        <w:gridCol w:w="1842"/>
        <w:gridCol w:w="1438"/>
        <w:gridCol w:w="1255"/>
        <w:gridCol w:w="1276"/>
        <w:gridCol w:w="1275"/>
        <w:gridCol w:w="1196"/>
      </w:tblGrid>
      <w:tr w:rsidR="0091439D" w:rsidRPr="0091439D" w14:paraId="6E2C4895" w14:textId="77777777" w:rsidTr="00A30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vMerge w:val="restart"/>
          </w:tcPr>
          <w:p w14:paraId="2A8B65A5" w14:textId="77B7851C" w:rsidR="00A309F5" w:rsidRPr="0091439D" w:rsidRDefault="00A8344B"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Pendidikan</w:t>
            </w:r>
          </w:p>
        </w:tc>
        <w:tc>
          <w:tcPr>
            <w:tcW w:w="5244" w:type="dxa"/>
            <w:gridSpan w:val="4"/>
          </w:tcPr>
          <w:p w14:paraId="40C73280" w14:textId="77777777" w:rsidR="00A309F5" w:rsidRPr="0091439D" w:rsidRDefault="00A309F5"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439D">
              <w:rPr>
                <w:rFonts w:ascii="Times New Roman" w:hAnsi="Times New Roman" w:cs="Times New Roman"/>
                <w:b w:val="0"/>
                <w:bCs w:val="0"/>
                <w:sz w:val="20"/>
                <w:szCs w:val="20"/>
              </w:rPr>
              <w:t>Tingkat Kecemasan</w:t>
            </w:r>
          </w:p>
        </w:tc>
        <w:tc>
          <w:tcPr>
            <w:tcW w:w="1196" w:type="dxa"/>
          </w:tcPr>
          <w:p w14:paraId="34E91DE2" w14:textId="77777777" w:rsidR="00A309F5" w:rsidRPr="0091439D" w:rsidRDefault="00A309F5"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439D">
              <w:rPr>
                <w:rFonts w:ascii="Times New Roman" w:hAnsi="Times New Roman" w:cs="Times New Roman"/>
                <w:b w:val="0"/>
                <w:bCs w:val="0"/>
                <w:sz w:val="20"/>
                <w:szCs w:val="20"/>
              </w:rPr>
              <w:t>Total</w:t>
            </w:r>
          </w:p>
        </w:tc>
      </w:tr>
      <w:tr w:rsidR="0091439D" w:rsidRPr="0091439D" w14:paraId="055AC656" w14:textId="77777777" w:rsidTr="00A309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vMerge/>
          </w:tcPr>
          <w:p w14:paraId="33E96208" w14:textId="77777777" w:rsidR="00A309F5" w:rsidRPr="0091439D" w:rsidRDefault="00A309F5" w:rsidP="0091439D">
            <w:pPr>
              <w:pStyle w:val="ListParagraph"/>
              <w:ind w:left="0"/>
              <w:jc w:val="both"/>
              <w:rPr>
                <w:rFonts w:ascii="Times New Roman" w:hAnsi="Times New Roman" w:cs="Times New Roman"/>
                <w:b w:val="0"/>
                <w:bCs w:val="0"/>
                <w:sz w:val="20"/>
                <w:szCs w:val="20"/>
              </w:rPr>
            </w:pPr>
          </w:p>
        </w:tc>
        <w:tc>
          <w:tcPr>
            <w:tcW w:w="1438" w:type="dxa"/>
          </w:tcPr>
          <w:p w14:paraId="1B62A7F2"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Tidak Cemas</w:t>
            </w:r>
          </w:p>
        </w:tc>
        <w:tc>
          <w:tcPr>
            <w:tcW w:w="1255" w:type="dxa"/>
          </w:tcPr>
          <w:p w14:paraId="32D1BCFE"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Ringan</w:t>
            </w:r>
          </w:p>
        </w:tc>
        <w:tc>
          <w:tcPr>
            <w:tcW w:w="1276" w:type="dxa"/>
          </w:tcPr>
          <w:p w14:paraId="334C1A17"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Sedang</w:t>
            </w:r>
          </w:p>
        </w:tc>
        <w:tc>
          <w:tcPr>
            <w:tcW w:w="1275" w:type="dxa"/>
          </w:tcPr>
          <w:p w14:paraId="0991B894"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Berat</w:t>
            </w:r>
          </w:p>
        </w:tc>
        <w:tc>
          <w:tcPr>
            <w:tcW w:w="1196" w:type="dxa"/>
          </w:tcPr>
          <w:p w14:paraId="3662BF89" w14:textId="77777777" w:rsidR="00A309F5" w:rsidRPr="0091439D" w:rsidRDefault="00A309F5" w:rsidP="0091439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439D" w:rsidRPr="0091439D" w14:paraId="58E973BB" w14:textId="77777777" w:rsidTr="00A309F5">
        <w:tc>
          <w:tcPr>
            <w:cnfStyle w:val="001000000000" w:firstRow="0" w:lastRow="0" w:firstColumn="1" w:lastColumn="0" w:oddVBand="0" w:evenVBand="0" w:oddHBand="0" w:evenHBand="0" w:firstRowFirstColumn="0" w:firstRowLastColumn="0" w:lastRowFirstColumn="0" w:lastRowLastColumn="0"/>
            <w:tcW w:w="1842" w:type="dxa"/>
          </w:tcPr>
          <w:p w14:paraId="06778360" w14:textId="41F32075" w:rsidR="00A309F5" w:rsidRPr="0091439D" w:rsidRDefault="00A309F5"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SMP</w:t>
            </w:r>
          </w:p>
        </w:tc>
        <w:tc>
          <w:tcPr>
            <w:tcW w:w="1438" w:type="dxa"/>
          </w:tcPr>
          <w:p w14:paraId="31F79AD8"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255" w:type="dxa"/>
          </w:tcPr>
          <w:p w14:paraId="02FC2751"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276" w:type="dxa"/>
          </w:tcPr>
          <w:p w14:paraId="1E7CEF8C" w14:textId="16205F84"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w:t>
            </w:r>
          </w:p>
        </w:tc>
        <w:tc>
          <w:tcPr>
            <w:tcW w:w="1275" w:type="dxa"/>
          </w:tcPr>
          <w:p w14:paraId="39FE8C47" w14:textId="6FD06716"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c>
          <w:tcPr>
            <w:tcW w:w="1196" w:type="dxa"/>
          </w:tcPr>
          <w:p w14:paraId="75585608" w14:textId="3A51AA25"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5</w:t>
            </w:r>
          </w:p>
        </w:tc>
      </w:tr>
      <w:tr w:rsidR="0091439D" w:rsidRPr="0091439D" w14:paraId="5A618697" w14:textId="77777777" w:rsidTr="00A309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Pr>
          <w:p w14:paraId="0F09AC78" w14:textId="61D63DA4" w:rsidR="00A309F5" w:rsidRPr="0091439D" w:rsidRDefault="00A309F5"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SMA</w:t>
            </w:r>
          </w:p>
        </w:tc>
        <w:tc>
          <w:tcPr>
            <w:tcW w:w="1438" w:type="dxa"/>
          </w:tcPr>
          <w:p w14:paraId="012A41C7"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255" w:type="dxa"/>
          </w:tcPr>
          <w:p w14:paraId="4D2A1C06" w14:textId="587B675D"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c>
          <w:tcPr>
            <w:tcW w:w="1276" w:type="dxa"/>
          </w:tcPr>
          <w:p w14:paraId="6381FCE0" w14:textId="710B571A"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c>
          <w:tcPr>
            <w:tcW w:w="1275" w:type="dxa"/>
          </w:tcPr>
          <w:p w14:paraId="0CCF1BDB" w14:textId="7A49EA91"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6</w:t>
            </w:r>
          </w:p>
        </w:tc>
        <w:tc>
          <w:tcPr>
            <w:tcW w:w="1196" w:type="dxa"/>
          </w:tcPr>
          <w:p w14:paraId="006C6B6B" w14:textId="6975C1A0"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4</w:t>
            </w:r>
          </w:p>
        </w:tc>
      </w:tr>
      <w:tr w:rsidR="0091439D" w:rsidRPr="0091439D" w14:paraId="2CF74285" w14:textId="77777777" w:rsidTr="00A309F5">
        <w:tc>
          <w:tcPr>
            <w:cnfStyle w:val="001000000000" w:firstRow="0" w:lastRow="0" w:firstColumn="1" w:lastColumn="0" w:oddVBand="0" w:evenVBand="0" w:oddHBand="0" w:evenHBand="0" w:firstRowFirstColumn="0" w:firstRowLastColumn="0" w:lastRowFirstColumn="0" w:lastRowLastColumn="0"/>
            <w:tcW w:w="1842" w:type="dxa"/>
          </w:tcPr>
          <w:p w14:paraId="38C05676" w14:textId="349AB7CA" w:rsidR="00A309F5" w:rsidRPr="0091439D" w:rsidRDefault="00A309F5"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Perguruan Tinggi</w:t>
            </w:r>
          </w:p>
        </w:tc>
        <w:tc>
          <w:tcPr>
            <w:tcW w:w="1438" w:type="dxa"/>
          </w:tcPr>
          <w:p w14:paraId="45C1BDF1" w14:textId="098EDCE1"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255" w:type="dxa"/>
          </w:tcPr>
          <w:p w14:paraId="34A08E8F" w14:textId="0E98C4EF"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3</w:t>
            </w:r>
          </w:p>
        </w:tc>
        <w:tc>
          <w:tcPr>
            <w:tcW w:w="1276" w:type="dxa"/>
          </w:tcPr>
          <w:p w14:paraId="0E89CCC8" w14:textId="0B64A61C"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c>
          <w:tcPr>
            <w:tcW w:w="1275" w:type="dxa"/>
          </w:tcPr>
          <w:p w14:paraId="5781DD69" w14:textId="7931378A"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w:t>
            </w:r>
          </w:p>
        </w:tc>
        <w:tc>
          <w:tcPr>
            <w:tcW w:w="1196" w:type="dxa"/>
          </w:tcPr>
          <w:p w14:paraId="2C17ED4C" w14:textId="6592136E"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r>
      <w:tr w:rsidR="0091439D" w:rsidRPr="0091439D" w14:paraId="60FCBBFD" w14:textId="77777777" w:rsidTr="00A309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Pr>
          <w:p w14:paraId="6A753AD3" w14:textId="00B8AF9F" w:rsidR="00A309F5" w:rsidRPr="0091439D" w:rsidRDefault="00A309F5"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Total</w:t>
            </w:r>
          </w:p>
        </w:tc>
        <w:tc>
          <w:tcPr>
            <w:tcW w:w="1438" w:type="dxa"/>
          </w:tcPr>
          <w:p w14:paraId="2E5EB281"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255" w:type="dxa"/>
          </w:tcPr>
          <w:p w14:paraId="01F2D064"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276" w:type="dxa"/>
          </w:tcPr>
          <w:p w14:paraId="5B31316B"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c>
          <w:tcPr>
            <w:tcW w:w="1275" w:type="dxa"/>
          </w:tcPr>
          <w:p w14:paraId="0941AC58"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2</w:t>
            </w:r>
          </w:p>
        </w:tc>
        <w:tc>
          <w:tcPr>
            <w:tcW w:w="1196" w:type="dxa"/>
          </w:tcPr>
          <w:p w14:paraId="377D679D"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r>
    </w:tbl>
    <w:p w14:paraId="5739AAF3" w14:textId="77777777" w:rsidR="0091439D" w:rsidRDefault="0091439D" w:rsidP="0091439D">
      <w:pPr>
        <w:pStyle w:val="ListParagraph"/>
        <w:spacing w:after="0" w:line="240" w:lineRule="auto"/>
        <w:ind w:left="0"/>
        <w:jc w:val="both"/>
        <w:rPr>
          <w:rFonts w:ascii="Times New Roman" w:hAnsi="Times New Roman" w:cs="Times New Roman"/>
          <w:sz w:val="24"/>
          <w:szCs w:val="24"/>
        </w:rPr>
      </w:pPr>
    </w:p>
    <w:p w14:paraId="6EB415DE" w14:textId="3E3D7837" w:rsidR="00E35010" w:rsidRPr="0091439D" w:rsidRDefault="00E35010"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Berdasarkan tabel 5 diperoleh hasil bahwa ibu bersalin dengan Pendidikan terakhir SMP yang tidak cemas menghadapi persalinan sebanyak 0 orang (0%), mengalami kecemasan ringan sebanyak 0 orang (0%), mengalami kecemasan sedang sebanyak 1 orang (3,6%), mengalami kecemasan berat 4 orang (</w:t>
      </w:r>
      <w:r w:rsidR="00FE1A98" w:rsidRPr="0091439D">
        <w:rPr>
          <w:rFonts w:ascii="Times New Roman" w:hAnsi="Times New Roman" w:cs="Times New Roman"/>
          <w:sz w:val="24"/>
          <w:szCs w:val="24"/>
        </w:rPr>
        <w:t>14,3</w:t>
      </w:r>
      <w:r w:rsidRPr="0091439D">
        <w:rPr>
          <w:rFonts w:ascii="Times New Roman" w:hAnsi="Times New Roman" w:cs="Times New Roman"/>
          <w:sz w:val="24"/>
          <w:szCs w:val="24"/>
        </w:rPr>
        <w:t xml:space="preserve">%). Ibu bersalin </w:t>
      </w:r>
      <w:r w:rsidR="00FE1A98" w:rsidRPr="0091439D">
        <w:rPr>
          <w:rFonts w:ascii="Times New Roman" w:hAnsi="Times New Roman" w:cs="Times New Roman"/>
          <w:sz w:val="24"/>
          <w:szCs w:val="24"/>
        </w:rPr>
        <w:t>dengan Pendidikan terakhir SMA</w:t>
      </w:r>
      <w:r w:rsidRPr="0091439D">
        <w:rPr>
          <w:rFonts w:ascii="Times New Roman" w:hAnsi="Times New Roman" w:cs="Times New Roman"/>
          <w:sz w:val="24"/>
          <w:szCs w:val="24"/>
        </w:rPr>
        <w:t xml:space="preserve"> yang tidak cemas menghadapi persalinan sebanyak 0 orang (0%), mengalami kecemasan ringan sebanyak </w:t>
      </w:r>
      <w:r w:rsidR="00D34525" w:rsidRPr="0091439D">
        <w:rPr>
          <w:rFonts w:ascii="Times New Roman" w:hAnsi="Times New Roman" w:cs="Times New Roman"/>
          <w:sz w:val="24"/>
          <w:szCs w:val="24"/>
        </w:rPr>
        <w:t>4</w:t>
      </w:r>
      <w:r w:rsidRPr="0091439D">
        <w:rPr>
          <w:rFonts w:ascii="Times New Roman" w:hAnsi="Times New Roman" w:cs="Times New Roman"/>
          <w:sz w:val="24"/>
          <w:szCs w:val="24"/>
        </w:rPr>
        <w:t xml:space="preserve"> orang (</w:t>
      </w:r>
      <w:r w:rsidR="00D34525" w:rsidRPr="0091439D">
        <w:rPr>
          <w:rFonts w:ascii="Times New Roman" w:hAnsi="Times New Roman" w:cs="Times New Roman"/>
          <w:sz w:val="24"/>
          <w:szCs w:val="24"/>
        </w:rPr>
        <w:t>14,3</w:t>
      </w:r>
      <w:r w:rsidRPr="0091439D">
        <w:rPr>
          <w:rFonts w:ascii="Times New Roman" w:hAnsi="Times New Roman" w:cs="Times New Roman"/>
          <w:sz w:val="24"/>
          <w:szCs w:val="24"/>
        </w:rPr>
        <w:t xml:space="preserve">%), mengalami kecemasan sedang sebanyak </w:t>
      </w:r>
      <w:r w:rsidR="00D34525" w:rsidRPr="0091439D">
        <w:rPr>
          <w:rFonts w:ascii="Times New Roman" w:hAnsi="Times New Roman" w:cs="Times New Roman"/>
          <w:sz w:val="24"/>
          <w:szCs w:val="24"/>
        </w:rPr>
        <w:t>4</w:t>
      </w:r>
      <w:r w:rsidRPr="0091439D">
        <w:rPr>
          <w:rFonts w:ascii="Times New Roman" w:hAnsi="Times New Roman" w:cs="Times New Roman"/>
          <w:sz w:val="24"/>
          <w:szCs w:val="24"/>
        </w:rPr>
        <w:t xml:space="preserve"> orang (</w:t>
      </w:r>
      <w:r w:rsidR="00D34525" w:rsidRPr="0091439D">
        <w:rPr>
          <w:rFonts w:ascii="Times New Roman" w:hAnsi="Times New Roman" w:cs="Times New Roman"/>
          <w:sz w:val="24"/>
          <w:szCs w:val="24"/>
        </w:rPr>
        <w:t>14,3</w:t>
      </w:r>
      <w:r w:rsidRPr="0091439D">
        <w:rPr>
          <w:rFonts w:ascii="Times New Roman" w:hAnsi="Times New Roman" w:cs="Times New Roman"/>
          <w:sz w:val="24"/>
          <w:szCs w:val="24"/>
        </w:rPr>
        <w:t xml:space="preserve">%), mengalami kecemasan berat </w:t>
      </w:r>
      <w:r w:rsidR="00D34525" w:rsidRPr="0091439D">
        <w:rPr>
          <w:rFonts w:ascii="Times New Roman" w:hAnsi="Times New Roman" w:cs="Times New Roman"/>
          <w:sz w:val="24"/>
          <w:szCs w:val="24"/>
        </w:rPr>
        <w:t>6</w:t>
      </w:r>
      <w:r w:rsidRPr="0091439D">
        <w:rPr>
          <w:rFonts w:ascii="Times New Roman" w:hAnsi="Times New Roman" w:cs="Times New Roman"/>
          <w:sz w:val="24"/>
          <w:szCs w:val="24"/>
        </w:rPr>
        <w:t xml:space="preserve"> orang (</w:t>
      </w:r>
      <w:r w:rsidR="00D34525" w:rsidRPr="0091439D">
        <w:rPr>
          <w:rFonts w:ascii="Times New Roman" w:hAnsi="Times New Roman" w:cs="Times New Roman"/>
          <w:sz w:val="24"/>
          <w:szCs w:val="24"/>
        </w:rPr>
        <w:t>21,4</w:t>
      </w:r>
      <w:r w:rsidRPr="0091439D">
        <w:rPr>
          <w:rFonts w:ascii="Times New Roman" w:hAnsi="Times New Roman" w:cs="Times New Roman"/>
          <w:sz w:val="24"/>
          <w:szCs w:val="24"/>
        </w:rPr>
        <w:t xml:space="preserve">%). Ibu bersalin </w:t>
      </w:r>
      <w:r w:rsidR="00D34525" w:rsidRPr="0091439D">
        <w:rPr>
          <w:rFonts w:ascii="Times New Roman" w:hAnsi="Times New Roman" w:cs="Times New Roman"/>
          <w:sz w:val="24"/>
          <w:szCs w:val="24"/>
        </w:rPr>
        <w:t>dengan Pendidikan terakhir Perguruan Tinggi</w:t>
      </w:r>
      <w:r w:rsidRPr="0091439D">
        <w:rPr>
          <w:rFonts w:ascii="Times New Roman" w:hAnsi="Times New Roman" w:cs="Times New Roman"/>
          <w:sz w:val="24"/>
          <w:szCs w:val="24"/>
        </w:rPr>
        <w:t xml:space="preserve"> yang tidak cemas menghadapi persalinan sebanyak 0 orang (0%), mengalami kecemasan ringan sebanyak </w:t>
      </w:r>
      <w:r w:rsidR="00D34525" w:rsidRPr="0091439D">
        <w:rPr>
          <w:rFonts w:ascii="Times New Roman" w:hAnsi="Times New Roman" w:cs="Times New Roman"/>
          <w:sz w:val="24"/>
          <w:szCs w:val="24"/>
        </w:rPr>
        <w:t>3</w:t>
      </w:r>
      <w:r w:rsidRPr="0091439D">
        <w:rPr>
          <w:rFonts w:ascii="Times New Roman" w:hAnsi="Times New Roman" w:cs="Times New Roman"/>
          <w:sz w:val="24"/>
          <w:szCs w:val="24"/>
        </w:rPr>
        <w:t xml:space="preserve"> orang (</w:t>
      </w:r>
      <w:r w:rsidR="00D34525" w:rsidRPr="0091439D">
        <w:rPr>
          <w:rFonts w:ascii="Times New Roman" w:hAnsi="Times New Roman" w:cs="Times New Roman"/>
          <w:sz w:val="24"/>
          <w:szCs w:val="24"/>
        </w:rPr>
        <w:t>10,7</w:t>
      </w:r>
      <w:r w:rsidRPr="0091439D">
        <w:rPr>
          <w:rFonts w:ascii="Times New Roman" w:hAnsi="Times New Roman" w:cs="Times New Roman"/>
          <w:sz w:val="24"/>
          <w:szCs w:val="24"/>
        </w:rPr>
        <w:t xml:space="preserve">%), mengalami kecemasan sedang sebanyak </w:t>
      </w:r>
      <w:r w:rsidR="00D34525" w:rsidRPr="0091439D">
        <w:rPr>
          <w:rFonts w:ascii="Times New Roman" w:hAnsi="Times New Roman" w:cs="Times New Roman"/>
          <w:sz w:val="24"/>
          <w:szCs w:val="24"/>
        </w:rPr>
        <w:t>4</w:t>
      </w:r>
      <w:r w:rsidRPr="0091439D">
        <w:rPr>
          <w:rFonts w:ascii="Times New Roman" w:hAnsi="Times New Roman" w:cs="Times New Roman"/>
          <w:sz w:val="24"/>
          <w:szCs w:val="24"/>
        </w:rPr>
        <w:t xml:space="preserve"> orang (</w:t>
      </w:r>
      <w:r w:rsidR="00D34525" w:rsidRPr="0091439D">
        <w:rPr>
          <w:rFonts w:ascii="Times New Roman" w:hAnsi="Times New Roman" w:cs="Times New Roman"/>
          <w:sz w:val="24"/>
          <w:szCs w:val="24"/>
        </w:rPr>
        <w:t>14,3</w:t>
      </w:r>
      <w:r w:rsidRPr="0091439D">
        <w:rPr>
          <w:rFonts w:ascii="Times New Roman" w:hAnsi="Times New Roman" w:cs="Times New Roman"/>
          <w:sz w:val="24"/>
          <w:szCs w:val="24"/>
        </w:rPr>
        <w:t>%), mengalami kecemasan berat 2 orang (7,1%).</w:t>
      </w:r>
      <w:r w:rsidR="00D34525" w:rsidRPr="0091439D">
        <w:rPr>
          <w:rFonts w:ascii="Times New Roman" w:hAnsi="Times New Roman" w:cs="Times New Roman"/>
          <w:sz w:val="24"/>
          <w:szCs w:val="24"/>
        </w:rPr>
        <w:t xml:space="preserve"> </w:t>
      </w:r>
      <w:r w:rsidRPr="0091439D">
        <w:rPr>
          <w:rFonts w:ascii="Times New Roman" w:hAnsi="Times New Roman" w:cs="Times New Roman"/>
          <w:sz w:val="24"/>
          <w:szCs w:val="24"/>
        </w:rPr>
        <w:t xml:space="preserve">Hasil analisa data menunjukkan hasil </w:t>
      </w:r>
      <w:r w:rsidR="00D34525" w:rsidRPr="0091439D">
        <w:rPr>
          <w:rFonts w:ascii="Times New Roman" w:hAnsi="Times New Roman" w:cs="Times New Roman"/>
          <w:sz w:val="24"/>
          <w:szCs w:val="24"/>
        </w:rPr>
        <w:t>p=</w:t>
      </w:r>
      <w:r w:rsidRPr="0091439D">
        <w:rPr>
          <w:rFonts w:ascii="Times New Roman" w:hAnsi="Times New Roman" w:cs="Times New Roman"/>
          <w:sz w:val="24"/>
          <w:szCs w:val="24"/>
        </w:rPr>
        <w:t xml:space="preserve"> 0,</w:t>
      </w:r>
      <w:r w:rsidR="009351C9" w:rsidRPr="0091439D">
        <w:rPr>
          <w:rFonts w:ascii="Times New Roman" w:hAnsi="Times New Roman" w:cs="Times New Roman"/>
          <w:sz w:val="24"/>
          <w:szCs w:val="24"/>
        </w:rPr>
        <w:t>0091</w:t>
      </w:r>
      <w:r w:rsidRPr="0091439D">
        <w:rPr>
          <w:rFonts w:ascii="Times New Roman" w:hAnsi="Times New Roman" w:cs="Times New Roman"/>
          <w:sz w:val="24"/>
          <w:szCs w:val="24"/>
        </w:rPr>
        <w:t xml:space="preserve"> dengan taraf signifikan α = 5% (0,05). Berdasarkan hasil tersebut bahwa nilai p = 0,0</w:t>
      </w:r>
      <w:r w:rsidR="009351C9" w:rsidRPr="0091439D">
        <w:rPr>
          <w:rFonts w:ascii="Times New Roman" w:hAnsi="Times New Roman" w:cs="Times New Roman"/>
          <w:sz w:val="24"/>
          <w:szCs w:val="24"/>
        </w:rPr>
        <w:t>091</w:t>
      </w:r>
      <w:r w:rsidRPr="0091439D">
        <w:rPr>
          <w:rFonts w:ascii="Times New Roman" w:hAnsi="Times New Roman" w:cs="Times New Roman"/>
          <w:sz w:val="24"/>
          <w:szCs w:val="24"/>
        </w:rPr>
        <w:t xml:space="preserve">&lt; (α = 0,05). Hal ini berarti bahwa signifikan atau ada hubungan antara </w:t>
      </w:r>
      <w:r w:rsidR="009351C9" w:rsidRPr="0091439D">
        <w:rPr>
          <w:rFonts w:ascii="Times New Roman" w:hAnsi="Times New Roman" w:cs="Times New Roman"/>
          <w:sz w:val="24"/>
          <w:szCs w:val="24"/>
        </w:rPr>
        <w:t>Pendidikan Ibu</w:t>
      </w:r>
      <w:r w:rsidRPr="0091439D">
        <w:rPr>
          <w:rFonts w:ascii="Times New Roman" w:hAnsi="Times New Roman" w:cs="Times New Roman"/>
          <w:sz w:val="24"/>
          <w:szCs w:val="24"/>
        </w:rPr>
        <w:t xml:space="preserve"> dengan kecemasan pada ibu bersalin.</w:t>
      </w:r>
    </w:p>
    <w:p w14:paraId="6BAB2063" w14:textId="77777777" w:rsidR="00AB2B6E" w:rsidRDefault="0091439D" w:rsidP="0091439D">
      <w:pPr>
        <w:pStyle w:val="ListParagraph"/>
        <w:spacing w:after="0" w:line="240" w:lineRule="auto"/>
        <w:ind w:left="0" w:firstLine="426"/>
        <w:jc w:val="both"/>
        <w:rPr>
          <w:rFonts w:ascii="Times New Roman" w:hAnsi="Times New Roman" w:cs="Times New Roman"/>
          <w:sz w:val="24"/>
          <w:szCs w:val="24"/>
        </w:rPr>
        <w:sectPr w:rsidR="00AB2B6E" w:rsidSect="00AF2D03">
          <w:footerReference w:type="default" r:id="rId14"/>
          <w:pgSz w:w="11906" w:h="16838"/>
          <w:pgMar w:top="1440" w:right="1440" w:bottom="1440" w:left="1440" w:header="708" w:footer="567" w:gutter="0"/>
          <w:cols w:space="708"/>
          <w:docGrid w:linePitch="360"/>
        </w:sectPr>
      </w:pPr>
      <w:r w:rsidRPr="0091439D">
        <w:rPr>
          <w:rFonts w:ascii="Times New Roman" w:hAnsi="Times New Roman" w:cs="Times New Roman"/>
          <w:sz w:val="24"/>
          <w:szCs w:val="24"/>
        </w:rPr>
        <w:t xml:space="preserve">Berdasarkan tabel 6 diperoleh hasil bahwa ibu bersalin yang IRT yang tidak cemas menghadapi persalinan sebanyak 0 orang (0%), mengalami kecemasan ringan sebanyak 3 orang (11%), mengalami kecemasan sedang sebanyak 7 orang (25%), mengalami kecemasan berat 11 orang (39,3%). Ibu bersalin yang bekerja di luar rumah (Swasta dan PNS) yang tidak cemas menghadapi persalinan sebanyak 0 orang (0%), mengalami kecemasan ringan sebanyak 4 orang (14,3%), mengalami kecemasan sedang sebanyak 2 orang (7,1%), mengalami kecemasan berat 1 orang (3,6%). Hasil analisa data menunjukkan hasil p= 0,011 dengan taraf </w:t>
      </w:r>
    </w:p>
    <w:p w14:paraId="58C2A9C1" w14:textId="5097D3F4" w:rsidR="0091439D" w:rsidRPr="0091439D" w:rsidRDefault="0091439D" w:rsidP="00AB2B6E">
      <w:pPr>
        <w:pStyle w:val="ListParagraph"/>
        <w:spacing w:after="0" w:line="240" w:lineRule="auto"/>
        <w:ind w:left="0"/>
        <w:jc w:val="both"/>
        <w:rPr>
          <w:rFonts w:ascii="Times New Roman" w:hAnsi="Times New Roman" w:cs="Times New Roman"/>
          <w:sz w:val="24"/>
          <w:szCs w:val="24"/>
        </w:rPr>
      </w:pPr>
      <w:r w:rsidRPr="0091439D">
        <w:rPr>
          <w:rFonts w:ascii="Times New Roman" w:hAnsi="Times New Roman" w:cs="Times New Roman"/>
          <w:sz w:val="24"/>
          <w:szCs w:val="24"/>
        </w:rPr>
        <w:t>signifikan α = 5% (0,05). Berdasarkan hasil tersebut bahwa nilai p = 0,011&lt; (α = 0,05). Hal ini berarti bahwa signifikan atau ada hubungan antara Pekerjaan ibu dengan kecemasan pada ibu bersalin.</w:t>
      </w:r>
    </w:p>
    <w:p w14:paraId="2F9205CF" w14:textId="77777777" w:rsidR="005E58E7" w:rsidRPr="0091439D" w:rsidRDefault="005E58E7" w:rsidP="0091439D">
      <w:pPr>
        <w:spacing w:after="0" w:line="240" w:lineRule="auto"/>
        <w:jc w:val="both"/>
        <w:rPr>
          <w:rFonts w:ascii="Times New Roman" w:hAnsi="Times New Roman" w:cs="Times New Roman"/>
          <w:sz w:val="24"/>
          <w:szCs w:val="24"/>
        </w:rPr>
      </w:pPr>
    </w:p>
    <w:p w14:paraId="3E4AC921" w14:textId="5CA0558E" w:rsidR="00A309F5" w:rsidRPr="0091439D" w:rsidRDefault="00A309F5" w:rsidP="0091439D">
      <w:pPr>
        <w:pStyle w:val="ListParagraph"/>
        <w:spacing w:after="0" w:line="240" w:lineRule="auto"/>
        <w:ind w:left="426"/>
        <w:jc w:val="center"/>
        <w:rPr>
          <w:rFonts w:ascii="Times New Roman" w:hAnsi="Times New Roman" w:cs="Times New Roman"/>
          <w:b/>
          <w:bCs/>
        </w:rPr>
      </w:pPr>
      <w:r w:rsidRPr="0091439D">
        <w:rPr>
          <w:rFonts w:ascii="Times New Roman" w:hAnsi="Times New Roman" w:cs="Times New Roman"/>
          <w:b/>
          <w:bCs/>
        </w:rPr>
        <w:t>Tabel 6. Hubungan Pekerjaan Ibu terhadap Kecemasan Ibu</w:t>
      </w:r>
      <w:r w:rsidR="003D49F1" w:rsidRPr="0091439D">
        <w:rPr>
          <w:rFonts w:ascii="Times New Roman" w:hAnsi="Times New Roman" w:cs="Times New Roman"/>
          <w:b/>
          <w:bCs/>
        </w:rPr>
        <w:t xml:space="preserve"> pada Kala 1 Persalinan</w:t>
      </w:r>
    </w:p>
    <w:tbl>
      <w:tblPr>
        <w:tblStyle w:val="PlainTable21"/>
        <w:tblW w:w="8221" w:type="dxa"/>
        <w:tblInd w:w="426" w:type="dxa"/>
        <w:tblLook w:val="04A0" w:firstRow="1" w:lastRow="0" w:firstColumn="1" w:lastColumn="0" w:noHBand="0" w:noVBand="1"/>
      </w:tblPr>
      <w:tblGrid>
        <w:gridCol w:w="1275"/>
        <w:gridCol w:w="1438"/>
        <w:gridCol w:w="1443"/>
        <w:gridCol w:w="1444"/>
        <w:gridCol w:w="1425"/>
        <w:gridCol w:w="1196"/>
      </w:tblGrid>
      <w:tr w:rsidR="0091439D" w:rsidRPr="0091439D" w14:paraId="4557B897" w14:textId="77777777" w:rsidTr="003B64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vMerge w:val="restart"/>
          </w:tcPr>
          <w:p w14:paraId="5612BC72" w14:textId="042DAEE6" w:rsidR="00A309F5" w:rsidRPr="0091439D" w:rsidRDefault="00A8344B"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Pekerjaan</w:t>
            </w:r>
          </w:p>
        </w:tc>
        <w:tc>
          <w:tcPr>
            <w:tcW w:w="5750" w:type="dxa"/>
            <w:gridSpan w:val="4"/>
          </w:tcPr>
          <w:p w14:paraId="27D449DE" w14:textId="77777777" w:rsidR="00A309F5" w:rsidRPr="0091439D" w:rsidRDefault="00A309F5"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Tingkat Kecemasan</w:t>
            </w:r>
          </w:p>
        </w:tc>
        <w:tc>
          <w:tcPr>
            <w:tcW w:w="1196" w:type="dxa"/>
            <w:vMerge w:val="restart"/>
          </w:tcPr>
          <w:p w14:paraId="16228512" w14:textId="77777777" w:rsidR="00A309F5" w:rsidRPr="0091439D" w:rsidRDefault="00A309F5"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r>
      <w:tr w:rsidR="0091439D" w:rsidRPr="0091439D" w14:paraId="69E59C1E" w14:textId="77777777" w:rsidTr="00AF2D03">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275" w:type="dxa"/>
            <w:vMerge/>
          </w:tcPr>
          <w:p w14:paraId="51514369" w14:textId="77777777" w:rsidR="00A309F5" w:rsidRPr="0091439D" w:rsidRDefault="00A309F5" w:rsidP="0091439D">
            <w:pPr>
              <w:pStyle w:val="ListParagraph"/>
              <w:ind w:left="0"/>
              <w:jc w:val="both"/>
              <w:rPr>
                <w:rFonts w:ascii="Times New Roman" w:hAnsi="Times New Roman" w:cs="Times New Roman"/>
                <w:b w:val="0"/>
                <w:bCs w:val="0"/>
                <w:sz w:val="20"/>
                <w:szCs w:val="20"/>
              </w:rPr>
            </w:pPr>
          </w:p>
        </w:tc>
        <w:tc>
          <w:tcPr>
            <w:tcW w:w="1438" w:type="dxa"/>
          </w:tcPr>
          <w:p w14:paraId="3593E2B8"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idak Cemas</w:t>
            </w:r>
          </w:p>
        </w:tc>
        <w:tc>
          <w:tcPr>
            <w:tcW w:w="1443" w:type="dxa"/>
          </w:tcPr>
          <w:p w14:paraId="056D82F1"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Ringan</w:t>
            </w:r>
          </w:p>
        </w:tc>
        <w:tc>
          <w:tcPr>
            <w:tcW w:w="1444" w:type="dxa"/>
          </w:tcPr>
          <w:p w14:paraId="5544FFB6"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Sedang</w:t>
            </w:r>
          </w:p>
        </w:tc>
        <w:tc>
          <w:tcPr>
            <w:tcW w:w="1425" w:type="dxa"/>
          </w:tcPr>
          <w:p w14:paraId="5312D0BE"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Berat</w:t>
            </w:r>
          </w:p>
        </w:tc>
        <w:tc>
          <w:tcPr>
            <w:tcW w:w="1196" w:type="dxa"/>
            <w:vMerge/>
          </w:tcPr>
          <w:p w14:paraId="13DEEAE2" w14:textId="77777777" w:rsidR="00A309F5" w:rsidRPr="0091439D" w:rsidRDefault="00A309F5" w:rsidP="0091439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439D" w:rsidRPr="0091439D" w14:paraId="4D4B0CC8" w14:textId="77777777" w:rsidTr="003B6455">
        <w:tc>
          <w:tcPr>
            <w:cnfStyle w:val="001000000000" w:firstRow="0" w:lastRow="0" w:firstColumn="1" w:lastColumn="0" w:oddVBand="0" w:evenVBand="0" w:oddHBand="0" w:evenHBand="0" w:firstRowFirstColumn="0" w:firstRowLastColumn="0" w:lastRowFirstColumn="0" w:lastRowLastColumn="0"/>
            <w:tcW w:w="1275" w:type="dxa"/>
          </w:tcPr>
          <w:p w14:paraId="28A317B2" w14:textId="52460120" w:rsidR="00A309F5" w:rsidRPr="0091439D" w:rsidRDefault="00A8344B"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IRT</w:t>
            </w:r>
          </w:p>
        </w:tc>
        <w:tc>
          <w:tcPr>
            <w:tcW w:w="1438" w:type="dxa"/>
          </w:tcPr>
          <w:p w14:paraId="13D0D79E"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4DEC749B" w14:textId="0001EAF3" w:rsidR="00A309F5" w:rsidRPr="0091439D" w:rsidRDefault="00A8344B"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3</w:t>
            </w:r>
          </w:p>
        </w:tc>
        <w:tc>
          <w:tcPr>
            <w:tcW w:w="1444" w:type="dxa"/>
          </w:tcPr>
          <w:p w14:paraId="03423E98" w14:textId="467E0D34" w:rsidR="00A309F5" w:rsidRPr="0091439D" w:rsidRDefault="00A8344B"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425" w:type="dxa"/>
          </w:tcPr>
          <w:p w14:paraId="1F68105B" w14:textId="7270E939" w:rsidR="00A309F5" w:rsidRPr="0091439D" w:rsidRDefault="00A8344B"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1</w:t>
            </w:r>
          </w:p>
        </w:tc>
        <w:tc>
          <w:tcPr>
            <w:tcW w:w="1196" w:type="dxa"/>
          </w:tcPr>
          <w:p w14:paraId="7648434E" w14:textId="10EDDF3E" w:rsidR="00A309F5" w:rsidRPr="0091439D" w:rsidRDefault="00A8344B"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1</w:t>
            </w:r>
          </w:p>
        </w:tc>
      </w:tr>
      <w:tr w:rsidR="0091439D" w:rsidRPr="0091439D" w14:paraId="15563E49" w14:textId="77777777" w:rsidTr="003B64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Pr>
          <w:p w14:paraId="533641D3" w14:textId="7849B53F" w:rsidR="00A309F5" w:rsidRPr="0091439D" w:rsidRDefault="00A8344B"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Bekerja</w:t>
            </w:r>
          </w:p>
        </w:tc>
        <w:tc>
          <w:tcPr>
            <w:tcW w:w="1438" w:type="dxa"/>
          </w:tcPr>
          <w:p w14:paraId="63882E71"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7A6A8960" w14:textId="3C288DD5" w:rsidR="00A309F5" w:rsidRPr="0091439D" w:rsidRDefault="00A8344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c>
          <w:tcPr>
            <w:tcW w:w="1444" w:type="dxa"/>
          </w:tcPr>
          <w:p w14:paraId="64253064" w14:textId="3213E75B" w:rsidR="00A309F5" w:rsidRPr="0091439D" w:rsidRDefault="00A8344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w:t>
            </w:r>
          </w:p>
        </w:tc>
        <w:tc>
          <w:tcPr>
            <w:tcW w:w="1425" w:type="dxa"/>
          </w:tcPr>
          <w:p w14:paraId="01BE6ABC" w14:textId="4BEE150F" w:rsidR="00A309F5" w:rsidRPr="0091439D" w:rsidRDefault="00A8344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w:t>
            </w:r>
          </w:p>
        </w:tc>
        <w:tc>
          <w:tcPr>
            <w:tcW w:w="1196" w:type="dxa"/>
          </w:tcPr>
          <w:p w14:paraId="01117230" w14:textId="5611E4F5" w:rsidR="00A309F5" w:rsidRPr="0091439D" w:rsidRDefault="00A8344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r>
      <w:tr w:rsidR="0091439D" w:rsidRPr="0091439D" w14:paraId="32D586F8" w14:textId="77777777" w:rsidTr="00AF2D03">
        <w:trPr>
          <w:trHeight w:val="349"/>
        </w:trPr>
        <w:tc>
          <w:tcPr>
            <w:cnfStyle w:val="001000000000" w:firstRow="0" w:lastRow="0" w:firstColumn="1" w:lastColumn="0" w:oddVBand="0" w:evenVBand="0" w:oddHBand="0" w:evenHBand="0" w:firstRowFirstColumn="0" w:firstRowLastColumn="0" w:lastRowFirstColumn="0" w:lastRowLastColumn="0"/>
            <w:tcW w:w="1275" w:type="dxa"/>
          </w:tcPr>
          <w:p w14:paraId="28A02C64" w14:textId="6CCD50C4" w:rsidR="00A309F5" w:rsidRPr="0091439D" w:rsidRDefault="00A309F5"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c>
          <w:tcPr>
            <w:tcW w:w="1438" w:type="dxa"/>
          </w:tcPr>
          <w:p w14:paraId="23D3AFAF"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0B0790D6"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444" w:type="dxa"/>
          </w:tcPr>
          <w:p w14:paraId="3C4C276D"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c>
          <w:tcPr>
            <w:tcW w:w="1425" w:type="dxa"/>
          </w:tcPr>
          <w:p w14:paraId="50915797"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2</w:t>
            </w:r>
          </w:p>
        </w:tc>
        <w:tc>
          <w:tcPr>
            <w:tcW w:w="1196" w:type="dxa"/>
          </w:tcPr>
          <w:p w14:paraId="72DA1145"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r>
    </w:tbl>
    <w:p w14:paraId="0E68BD45" w14:textId="77777777" w:rsidR="0031073C" w:rsidRPr="0091439D" w:rsidRDefault="0031073C" w:rsidP="0091439D">
      <w:pPr>
        <w:spacing w:after="0" w:line="240" w:lineRule="auto"/>
        <w:jc w:val="both"/>
        <w:rPr>
          <w:rFonts w:ascii="Times New Roman" w:hAnsi="Times New Roman" w:cs="Times New Roman"/>
          <w:sz w:val="24"/>
          <w:szCs w:val="24"/>
        </w:rPr>
      </w:pPr>
    </w:p>
    <w:p w14:paraId="38B97073" w14:textId="4CA65443" w:rsidR="00A309F5" w:rsidRPr="0091439D" w:rsidRDefault="00A309F5" w:rsidP="0091439D">
      <w:pPr>
        <w:pStyle w:val="ListParagraph"/>
        <w:spacing w:after="0" w:line="240" w:lineRule="auto"/>
        <w:ind w:left="1276" w:hanging="850"/>
        <w:jc w:val="center"/>
        <w:rPr>
          <w:rFonts w:ascii="Times New Roman" w:hAnsi="Times New Roman" w:cs="Times New Roman"/>
          <w:b/>
          <w:bCs/>
        </w:rPr>
      </w:pPr>
      <w:r w:rsidRPr="0091439D">
        <w:rPr>
          <w:rFonts w:ascii="Times New Roman" w:hAnsi="Times New Roman" w:cs="Times New Roman"/>
          <w:b/>
          <w:bCs/>
        </w:rPr>
        <w:t xml:space="preserve">Tabel 7. Hubungan Pendampingan Suami Ibu terhadap Kecemasan </w:t>
      </w:r>
      <w:r w:rsidR="003D49F1" w:rsidRPr="0091439D">
        <w:rPr>
          <w:rFonts w:ascii="Times New Roman" w:hAnsi="Times New Roman" w:cs="Times New Roman"/>
          <w:b/>
          <w:bCs/>
        </w:rPr>
        <w:t>Ibu pada Kala 1 Persalinan</w:t>
      </w:r>
    </w:p>
    <w:tbl>
      <w:tblPr>
        <w:tblStyle w:val="PlainTable21"/>
        <w:tblW w:w="8283" w:type="dxa"/>
        <w:jc w:val="center"/>
        <w:tblLayout w:type="fixed"/>
        <w:tblLook w:val="04A0" w:firstRow="1" w:lastRow="0" w:firstColumn="1" w:lastColumn="0" w:noHBand="0" w:noVBand="1"/>
      </w:tblPr>
      <w:tblGrid>
        <w:gridCol w:w="2409"/>
        <w:gridCol w:w="1438"/>
        <w:gridCol w:w="1114"/>
        <w:gridCol w:w="1134"/>
        <w:gridCol w:w="992"/>
        <w:gridCol w:w="1196"/>
      </w:tblGrid>
      <w:tr w:rsidR="0091439D" w:rsidRPr="0091439D" w14:paraId="212F922D" w14:textId="77777777" w:rsidTr="00BA7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vMerge w:val="restart"/>
          </w:tcPr>
          <w:p w14:paraId="3D1BB7C1" w14:textId="3681DA90" w:rsidR="00A309F5" w:rsidRPr="0091439D" w:rsidRDefault="00A8344B"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Pendampingan Suami</w:t>
            </w:r>
          </w:p>
        </w:tc>
        <w:tc>
          <w:tcPr>
            <w:tcW w:w="4678" w:type="dxa"/>
            <w:gridSpan w:val="4"/>
          </w:tcPr>
          <w:p w14:paraId="6B6547FE" w14:textId="77777777" w:rsidR="00A309F5" w:rsidRPr="0091439D" w:rsidRDefault="00A309F5"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Tingkat Kecemasan</w:t>
            </w:r>
          </w:p>
        </w:tc>
        <w:tc>
          <w:tcPr>
            <w:tcW w:w="1196" w:type="dxa"/>
          </w:tcPr>
          <w:p w14:paraId="2787D628" w14:textId="77777777" w:rsidR="00A309F5" w:rsidRPr="0091439D" w:rsidRDefault="00A309F5"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r>
      <w:tr w:rsidR="0091439D" w:rsidRPr="0091439D" w14:paraId="3D510081" w14:textId="77777777" w:rsidTr="00AF2D03">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2409" w:type="dxa"/>
            <w:vMerge/>
          </w:tcPr>
          <w:p w14:paraId="3907936D" w14:textId="77777777" w:rsidR="00A309F5" w:rsidRPr="0091439D" w:rsidRDefault="00A309F5" w:rsidP="0091439D">
            <w:pPr>
              <w:pStyle w:val="ListParagraph"/>
              <w:ind w:left="0"/>
              <w:jc w:val="both"/>
              <w:rPr>
                <w:rFonts w:ascii="Times New Roman" w:hAnsi="Times New Roman" w:cs="Times New Roman"/>
                <w:b w:val="0"/>
                <w:bCs w:val="0"/>
                <w:sz w:val="20"/>
                <w:szCs w:val="20"/>
              </w:rPr>
            </w:pPr>
          </w:p>
        </w:tc>
        <w:tc>
          <w:tcPr>
            <w:tcW w:w="1438" w:type="dxa"/>
          </w:tcPr>
          <w:p w14:paraId="72AF9695"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idak Cemas</w:t>
            </w:r>
          </w:p>
        </w:tc>
        <w:tc>
          <w:tcPr>
            <w:tcW w:w="1114" w:type="dxa"/>
          </w:tcPr>
          <w:p w14:paraId="5530D81A"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Ringan</w:t>
            </w:r>
          </w:p>
        </w:tc>
        <w:tc>
          <w:tcPr>
            <w:tcW w:w="1134" w:type="dxa"/>
          </w:tcPr>
          <w:p w14:paraId="4DDF2E98"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Sedang</w:t>
            </w:r>
          </w:p>
        </w:tc>
        <w:tc>
          <w:tcPr>
            <w:tcW w:w="992" w:type="dxa"/>
          </w:tcPr>
          <w:p w14:paraId="060B4C32"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Berat</w:t>
            </w:r>
          </w:p>
        </w:tc>
        <w:tc>
          <w:tcPr>
            <w:tcW w:w="1196" w:type="dxa"/>
          </w:tcPr>
          <w:p w14:paraId="7A76DEDF" w14:textId="77777777" w:rsidR="00A309F5" w:rsidRPr="0091439D" w:rsidRDefault="00A309F5" w:rsidP="0091439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439D" w:rsidRPr="0091439D" w14:paraId="6DC1CDEF" w14:textId="77777777" w:rsidTr="00A8344B">
        <w:trPr>
          <w:jc w:val="center"/>
        </w:trPr>
        <w:tc>
          <w:tcPr>
            <w:cnfStyle w:val="001000000000" w:firstRow="0" w:lastRow="0" w:firstColumn="1" w:lastColumn="0" w:oddVBand="0" w:evenVBand="0" w:oddHBand="0" w:evenHBand="0" w:firstRowFirstColumn="0" w:firstRowLastColumn="0" w:lastRowFirstColumn="0" w:lastRowLastColumn="0"/>
            <w:tcW w:w="2409" w:type="dxa"/>
          </w:tcPr>
          <w:p w14:paraId="678D397D" w14:textId="0CCFF5FA" w:rsidR="00A309F5" w:rsidRPr="0091439D" w:rsidRDefault="00A8344B"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Didampingi Suami</w:t>
            </w:r>
          </w:p>
        </w:tc>
        <w:tc>
          <w:tcPr>
            <w:tcW w:w="1438" w:type="dxa"/>
          </w:tcPr>
          <w:p w14:paraId="2FE36E71"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114" w:type="dxa"/>
          </w:tcPr>
          <w:p w14:paraId="4310AC75" w14:textId="5B75A95C" w:rsidR="00A309F5" w:rsidRPr="0091439D" w:rsidRDefault="00B60D9B"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5</w:t>
            </w:r>
          </w:p>
        </w:tc>
        <w:tc>
          <w:tcPr>
            <w:tcW w:w="1134" w:type="dxa"/>
          </w:tcPr>
          <w:p w14:paraId="71B4E250" w14:textId="3009B748" w:rsidR="00A309F5" w:rsidRPr="0091439D" w:rsidRDefault="00B60D9B"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992" w:type="dxa"/>
          </w:tcPr>
          <w:p w14:paraId="435B00C9" w14:textId="2364E284" w:rsidR="00A309F5" w:rsidRPr="0091439D" w:rsidRDefault="00B60D9B"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8</w:t>
            </w:r>
          </w:p>
        </w:tc>
        <w:tc>
          <w:tcPr>
            <w:tcW w:w="1196" w:type="dxa"/>
          </w:tcPr>
          <w:p w14:paraId="153A0440" w14:textId="60E66479" w:rsidR="00A309F5" w:rsidRPr="0091439D" w:rsidRDefault="00A8344B"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w:t>
            </w:r>
            <w:r w:rsidR="00B60D9B" w:rsidRPr="0091439D">
              <w:rPr>
                <w:rFonts w:ascii="Times New Roman" w:hAnsi="Times New Roman" w:cs="Times New Roman"/>
                <w:sz w:val="20"/>
                <w:szCs w:val="20"/>
              </w:rPr>
              <w:t>0</w:t>
            </w:r>
          </w:p>
        </w:tc>
      </w:tr>
      <w:tr w:rsidR="0091439D" w:rsidRPr="0091439D" w14:paraId="1984B1F5" w14:textId="77777777" w:rsidTr="00A834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9" w:type="dxa"/>
          </w:tcPr>
          <w:p w14:paraId="3F063CFD" w14:textId="0D08081F" w:rsidR="00A309F5" w:rsidRPr="0091439D" w:rsidRDefault="00A8344B"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Didampingi Keluarga Lain</w:t>
            </w:r>
          </w:p>
        </w:tc>
        <w:tc>
          <w:tcPr>
            <w:tcW w:w="1438" w:type="dxa"/>
          </w:tcPr>
          <w:p w14:paraId="6D5E96CA"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114" w:type="dxa"/>
          </w:tcPr>
          <w:p w14:paraId="60CBBE43" w14:textId="42CFE117" w:rsidR="00A309F5" w:rsidRPr="0091439D" w:rsidRDefault="00B60D9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w:t>
            </w:r>
          </w:p>
        </w:tc>
        <w:tc>
          <w:tcPr>
            <w:tcW w:w="1134" w:type="dxa"/>
          </w:tcPr>
          <w:p w14:paraId="034F0C5A" w14:textId="6EE267E9" w:rsidR="00A309F5" w:rsidRPr="0091439D" w:rsidRDefault="00B60D9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w:t>
            </w:r>
          </w:p>
        </w:tc>
        <w:tc>
          <w:tcPr>
            <w:tcW w:w="992" w:type="dxa"/>
          </w:tcPr>
          <w:p w14:paraId="0A997D6A" w14:textId="45A8F0FA" w:rsidR="00A309F5" w:rsidRPr="0091439D" w:rsidRDefault="00B60D9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c>
          <w:tcPr>
            <w:tcW w:w="1196" w:type="dxa"/>
          </w:tcPr>
          <w:p w14:paraId="3D6CFF23" w14:textId="5C71BCB6" w:rsidR="00A309F5" w:rsidRPr="0091439D" w:rsidRDefault="00B60D9B"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8</w:t>
            </w:r>
          </w:p>
        </w:tc>
      </w:tr>
      <w:tr w:rsidR="0091439D" w:rsidRPr="0091439D" w14:paraId="7D542E39" w14:textId="77777777" w:rsidTr="00AF2D03">
        <w:trPr>
          <w:trHeight w:val="365"/>
          <w:jc w:val="center"/>
        </w:trPr>
        <w:tc>
          <w:tcPr>
            <w:cnfStyle w:val="001000000000" w:firstRow="0" w:lastRow="0" w:firstColumn="1" w:lastColumn="0" w:oddVBand="0" w:evenVBand="0" w:oddHBand="0" w:evenHBand="0" w:firstRowFirstColumn="0" w:firstRowLastColumn="0" w:lastRowFirstColumn="0" w:lastRowLastColumn="0"/>
            <w:tcW w:w="2409" w:type="dxa"/>
          </w:tcPr>
          <w:p w14:paraId="12ABBCCD" w14:textId="2EAA9776" w:rsidR="00A309F5" w:rsidRPr="0091439D" w:rsidRDefault="00A309F5"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c>
          <w:tcPr>
            <w:tcW w:w="1438" w:type="dxa"/>
          </w:tcPr>
          <w:p w14:paraId="6176D22C"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114" w:type="dxa"/>
          </w:tcPr>
          <w:p w14:paraId="2669C9B0"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134" w:type="dxa"/>
          </w:tcPr>
          <w:p w14:paraId="436B2766"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c>
          <w:tcPr>
            <w:tcW w:w="992" w:type="dxa"/>
          </w:tcPr>
          <w:p w14:paraId="00D35252"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2</w:t>
            </w:r>
          </w:p>
        </w:tc>
        <w:tc>
          <w:tcPr>
            <w:tcW w:w="1196" w:type="dxa"/>
          </w:tcPr>
          <w:p w14:paraId="4609B43C"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r>
    </w:tbl>
    <w:p w14:paraId="08E3D5D7" w14:textId="77777777" w:rsidR="0091439D" w:rsidRDefault="0091439D" w:rsidP="0091439D">
      <w:pPr>
        <w:pStyle w:val="ListParagraph"/>
        <w:spacing w:after="0" w:line="240" w:lineRule="auto"/>
        <w:ind w:left="426"/>
        <w:jc w:val="both"/>
        <w:rPr>
          <w:rFonts w:ascii="Times New Roman" w:hAnsi="Times New Roman" w:cs="Times New Roman"/>
          <w:sz w:val="24"/>
          <w:szCs w:val="24"/>
        </w:rPr>
      </w:pPr>
    </w:p>
    <w:p w14:paraId="4EA3EE63" w14:textId="6136A84F" w:rsidR="00BA798F" w:rsidRPr="0091439D" w:rsidRDefault="00BA798F"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 xml:space="preserve">Berdasarkan tabel 7 diperoleh hasil bahwa ibu bersalin yang </w:t>
      </w:r>
      <w:r w:rsidR="000D14E5" w:rsidRPr="0091439D">
        <w:rPr>
          <w:rFonts w:ascii="Times New Roman" w:hAnsi="Times New Roman" w:cs="Times New Roman"/>
          <w:sz w:val="24"/>
          <w:szCs w:val="24"/>
        </w:rPr>
        <w:t>s</w:t>
      </w:r>
      <w:r w:rsidRPr="0091439D">
        <w:rPr>
          <w:rFonts w:ascii="Times New Roman" w:hAnsi="Times New Roman" w:cs="Times New Roman"/>
          <w:sz w:val="24"/>
          <w:szCs w:val="24"/>
        </w:rPr>
        <w:t xml:space="preserve">elama proses </w:t>
      </w:r>
      <w:r w:rsidR="000D14E5" w:rsidRPr="0091439D">
        <w:rPr>
          <w:rFonts w:ascii="Times New Roman" w:hAnsi="Times New Roman" w:cs="Times New Roman"/>
          <w:sz w:val="24"/>
          <w:szCs w:val="24"/>
        </w:rPr>
        <w:t xml:space="preserve">persalinan didampingi suami </w:t>
      </w:r>
      <w:r w:rsidRPr="0091439D">
        <w:rPr>
          <w:rFonts w:ascii="Times New Roman" w:hAnsi="Times New Roman" w:cs="Times New Roman"/>
          <w:sz w:val="24"/>
          <w:szCs w:val="24"/>
        </w:rPr>
        <w:t xml:space="preserve">yang tidak cemas menghadapi persalinan sebanyak 0 orang (0%), mengalami kecemasan ringan sebanyak </w:t>
      </w:r>
      <w:r w:rsidR="000D14E5" w:rsidRPr="0091439D">
        <w:rPr>
          <w:rFonts w:ascii="Times New Roman" w:hAnsi="Times New Roman" w:cs="Times New Roman"/>
          <w:sz w:val="24"/>
          <w:szCs w:val="24"/>
        </w:rPr>
        <w:t>6</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21,4</w:t>
      </w:r>
      <w:r w:rsidRPr="0091439D">
        <w:rPr>
          <w:rFonts w:ascii="Times New Roman" w:hAnsi="Times New Roman" w:cs="Times New Roman"/>
          <w:sz w:val="24"/>
          <w:szCs w:val="24"/>
        </w:rPr>
        <w:t xml:space="preserve">%), mengalami kecemasan sedang sebanyak </w:t>
      </w:r>
      <w:r w:rsidR="000D14E5" w:rsidRPr="0091439D">
        <w:rPr>
          <w:rFonts w:ascii="Times New Roman" w:hAnsi="Times New Roman" w:cs="Times New Roman"/>
          <w:sz w:val="24"/>
          <w:szCs w:val="24"/>
        </w:rPr>
        <w:t>8</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25,6</w:t>
      </w:r>
      <w:r w:rsidRPr="0091439D">
        <w:rPr>
          <w:rFonts w:ascii="Times New Roman" w:hAnsi="Times New Roman" w:cs="Times New Roman"/>
          <w:sz w:val="24"/>
          <w:szCs w:val="24"/>
        </w:rPr>
        <w:t xml:space="preserve">%), mengalami kecemasan berat </w:t>
      </w:r>
      <w:r w:rsidR="000D14E5" w:rsidRPr="0091439D">
        <w:rPr>
          <w:rFonts w:ascii="Times New Roman" w:hAnsi="Times New Roman" w:cs="Times New Roman"/>
          <w:sz w:val="24"/>
          <w:szCs w:val="24"/>
        </w:rPr>
        <w:t>9</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32</w:t>
      </w:r>
      <w:r w:rsidRPr="0091439D">
        <w:rPr>
          <w:rFonts w:ascii="Times New Roman" w:hAnsi="Times New Roman" w:cs="Times New Roman"/>
          <w:sz w:val="24"/>
          <w:szCs w:val="24"/>
        </w:rPr>
        <w:t>,</w:t>
      </w:r>
      <w:r w:rsidR="000D14E5" w:rsidRPr="0091439D">
        <w:rPr>
          <w:rFonts w:ascii="Times New Roman" w:hAnsi="Times New Roman" w:cs="Times New Roman"/>
          <w:sz w:val="24"/>
          <w:szCs w:val="24"/>
        </w:rPr>
        <w:t>1</w:t>
      </w:r>
      <w:r w:rsidRPr="0091439D">
        <w:rPr>
          <w:rFonts w:ascii="Times New Roman" w:hAnsi="Times New Roman" w:cs="Times New Roman"/>
          <w:sz w:val="24"/>
          <w:szCs w:val="24"/>
        </w:rPr>
        <w:t xml:space="preserve">%). Ibu bersalin yang </w:t>
      </w:r>
      <w:r w:rsidR="000D14E5" w:rsidRPr="0091439D">
        <w:rPr>
          <w:rFonts w:ascii="Times New Roman" w:hAnsi="Times New Roman" w:cs="Times New Roman"/>
          <w:sz w:val="24"/>
          <w:szCs w:val="24"/>
        </w:rPr>
        <w:t>selama proses persalinan didampingi anggota keluarga lain</w:t>
      </w:r>
      <w:r w:rsidRPr="0091439D">
        <w:rPr>
          <w:rFonts w:ascii="Times New Roman" w:hAnsi="Times New Roman" w:cs="Times New Roman"/>
          <w:sz w:val="24"/>
          <w:szCs w:val="24"/>
        </w:rPr>
        <w:t xml:space="preserve"> yang tidak cemas menghadapi persalinan sebanyak 0 orang (0%), mengalami kecemasan ringan sebanyak </w:t>
      </w:r>
      <w:r w:rsidR="000D14E5" w:rsidRPr="0091439D">
        <w:rPr>
          <w:rFonts w:ascii="Times New Roman" w:hAnsi="Times New Roman" w:cs="Times New Roman"/>
          <w:sz w:val="24"/>
          <w:szCs w:val="24"/>
        </w:rPr>
        <w:t>1</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3,6</w:t>
      </w:r>
      <w:r w:rsidRPr="0091439D">
        <w:rPr>
          <w:rFonts w:ascii="Times New Roman" w:hAnsi="Times New Roman" w:cs="Times New Roman"/>
          <w:sz w:val="24"/>
          <w:szCs w:val="24"/>
        </w:rPr>
        <w:t xml:space="preserve">%), mengalami kecemasan sedang sebanyak </w:t>
      </w:r>
      <w:r w:rsidR="000D14E5" w:rsidRPr="0091439D">
        <w:rPr>
          <w:rFonts w:ascii="Times New Roman" w:hAnsi="Times New Roman" w:cs="Times New Roman"/>
          <w:sz w:val="24"/>
          <w:szCs w:val="24"/>
        </w:rPr>
        <w:t>1</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3,6</w:t>
      </w:r>
      <w:r w:rsidRPr="0091439D">
        <w:rPr>
          <w:rFonts w:ascii="Times New Roman" w:hAnsi="Times New Roman" w:cs="Times New Roman"/>
          <w:sz w:val="24"/>
          <w:szCs w:val="24"/>
        </w:rPr>
        <w:t xml:space="preserve">%), mengalami kecemasan berat </w:t>
      </w:r>
      <w:r w:rsidR="000D14E5" w:rsidRPr="0091439D">
        <w:rPr>
          <w:rFonts w:ascii="Times New Roman" w:hAnsi="Times New Roman" w:cs="Times New Roman"/>
          <w:sz w:val="24"/>
          <w:szCs w:val="24"/>
        </w:rPr>
        <w:t>3</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10,7</w:t>
      </w:r>
      <w:r w:rsidRPr="0091439D">
        <w:rPr>
          <w:rFonts w:ascii="Times New Roman" w:hAnsi="Times New Roman" w:cs="Times New Roman"/>
          <w:sz w:val="24"/>
          <w:szCs w:val="24"/>
        </w:rPr>
        <w:t>%). Hasil analisa data menunjukkan hasil p= 0,0</w:t>
      </w:r>
      <w:r w:rsidR="008B4E5D" w:rsidRPr="0091439D">
        <w:rPr>
          <w:rFonts w:ascii="Times New Roman" w:hAnsi="Times New Roman" w:cs="Times New Roman"/>
          <w:sz w:val="24"/>
          <w:szCs w:val="24"/>
        </w:rPr>
        <w:t>2</w:t>
      </w:r>
      <w:r w:rsidRPr="0091439D">
        <w:rPr>
          <w:rFonts w:ascii="Times New Roman" w:hAnsi="Times New Roman" w:cs="Times New Roman"/>
          <w:sz w:val="24"/>
          <w:szCs w:val="24"/>
        </w:rPr>
        <w:t>1 dengan taraf signifikan α = 5% (0,05). Berdasarkan hasil tersebut bahwa nilai p = 0,0</w:t>
      </w:r>
      <w:r w:rsidR="008B4E5D" w:rsidRPr="0091439D">
        <w:rPr>
          <w:rFonts w:ascii="Times New Roman" w:hAnsi="Times New Roman" w:cs="Times New Roman"/>
          <w:sz w:val="24"/>
          <w:szCs w:val="24"/>
        </w:rPr>
        <w:t>2</w:t>
      </w:r>
      <w:r w:rsidRPr="0091439D">
        <w:rPr>
          <w:rFonts w:ascii="Times New Roman" w:hAnsi="Times New Roman" w:cs="Times New Roman"/>
          <w:sz w:val="24"/>
          <w:szCs w:val="24"/>
        </w:rPr>
        <w:t xml:space="preserve">1&lt; (α = 0,05). Hal ini berarti bahwa signifikan atau ada hubungan antara </w:t>
      </w:r>
      <w:r w:rsidR="000D14E5" w:rsidRPr="0091439D">
        <w:rPr>
          <w:rFonts w:ascii="Times New Roman" w:hAnsi="Times New Roman" w:cs="Times New Roman"/>
          <w:sz w:val="24"/>
          <w:szCs w:val="24"/>
        </w:rPr>
        <w:t>Pendampingan Suani</w:t>
      </w:r>
      <w:r w:rsidRPr="0091439D">
        <w:rPr>
          <w:rFonts w:ascii="Times New Roman" w:hAnsi="Times New Roman" w:cs="Times New Roman"/>
          <w:sz w:val="24"/>
          <w:szCs w:val="24"/>
        </w:rPr>
        <w:t xml:space="preserve"> dengan kecemasan pada ibu bersalin.</w:t>
      </w:r>
    </w:p>
    <w:p w14:paraId="66D94859" w14:textId="77777777" w:rsidR="00A309F5" w:rsidRPr="0091439D" w:rsidRDefault="00A309F5" w:rsidP="0091439D">
      <w:pPr>
        <w:pStyle w:val="ListParagraph"/>
        <w:spacing w:after="0" w:line="240" w:lineRule="auto"/>
        <w:ind w:left="426"/>
        <w:jc w:val="both"/>
        <w:rPr>
          <w:rFonts w:ascii="Times New Roman" w:hAnsi="Times New Roman" w:cs="Times New Roman"/>
          <w:sz w:val="24"/>
          <w:szCs w:val="24"/>
        </w:rPr>
      </w:pPr>
    </w:p>
    <w:p w14:paraId="2186197D" w14:textId="2CB2C8A8" w:rsidR="00A309F5" w:rsidRPr="0091439D" w:rsidRDefault="00A309F5" w:rsidP="0091439D">
      <w:pPr>
        <w:pStyle w:val="ListParagraph"/>
        <w:spacing w:after="0" w:line="240" w:lineRule="auto"/>
        <w:ind w:left="1276" w:hanging="850"/>
        <w:jc w:val="center"/>
        <w:rPr>
          <w:rFonts w:ascii="Times New Roman" w:hAnsi="Times New Roman" w:cs="Times New Roman"/>
          <w:b/>
          <w:bCs/>
        </w:rPr>
      </w:pPr>
      <w:r w:rsidRPr="0091439D">
        <w:rPr>
          <w:rFonts w:ascii="Times New Roman" w:hAnsi="Times New Roman" w:cs="Times New Roman"/>
          <w:b/>
          <w:bCs/>
        </w:rPr>
        <w:t xml:space="preserve">Tabel 8. Hubungan Kepatuhan Ibu melakukan </w:t>
      </w:r>
      <w:r w:rsidRPr="0091439D">
        <w:rPr>
          <w:rFonts w:ascii="Times New Roman" w:hAnsi="Times New Roman" w:cs="Times New Roman"/>
          <w:b/>
          <w:bCs/>
          <w:i/>
          <w:iCs/>
        </w:rPr>
        <w:t>Antenatal care</w:t>
      </w:r>
      <w:r w:rsidRPr="0091439D">
        <w:rPr>
          <w:rFonts w:ascii="Times New Roman" w:hAnsi="Times New Roman" w:cs="Times New Roman"/>
          <w:b/>
          <w:bCs/>
        </w:rPr>
        <w:t xml:space="preserve"> terhadap Kecemasan Ibu </w:t>
      </w:r>
      <w:r w:rsidR="003D49F1" w:rsidRPr="0091439D">
        <w:rPr>
          <w:rFonts w:ascii="Times New Roman" w:hAnsi="Times New Roman" w:cs="Times New Roman"/>
          <w:b/>
          <w:bCs/>
        </w:rPr>
        <w:t>pada</w:t>
      </w:r>
      <w:r w:rsidRPr="0091439D">
        <w:rPr>
          <w:rFonts w:ascii="Times New Roman" w:hAnsi="Times New Roman" w:cs="Times New Roman"/>
          <w:b/>
          <w:bCs/>
        </w:rPr>
        <w:t xml:space="preserve"> Kala 1</w:t>
      </w:r>
      <w:r w:rsidR="003D49F1" w:rsidRPr="0091439D">
        <w:rPr>
          <w:rFonts w:ascii="Times New Roman" w:hAnsi="Times New Roman" w:cs="Times New Roman"/>
          <w:b/>
          <w:bCs/>
        </w:rPr>
        <w:t xml:space="preserve"> Persalinan</w:t>
      </w:r>
    </w:p>
    <w:tbl>
      <w:tblPr>
        <w:tblStyle w:val="PlainTable21"/>
        <w:tblW w:w="8221" w:type="dxa"/>
        <w:tblInd w:w="426" w:type="dxa"/>
        <w:tblLook w:val="04A0" w:firstRow="1" w:lastRow="0" w:firstColumn="1" w:lastColumn="0" w:noHBand="0" w:noVBand="1"/>
      </w:tblPr>
      <w:tblGrid>
        <w:gridCol w:w="1275"/>
        <w:gridCol w:w="1438"/>
        <w:gridCol w:w="1443"/>
        <w:gridCol w:w="1444"/>
        <w:gridCol w:w="1425"/>
        <w:gridCol w:w="1196"/>
      </w:tblGrid>
      <w:tr w:rsidR="0091439D" w:rsidRPr="0091439D" w14:paraId="181B3199" w14:textId="77777777" w:rsidTr="00AF2D03">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275" w:type="dxa"/>
            <w:vMerge w:val="restart"/>
          </w:tcPr>
          <w:p w14:paraId="308C8DB4" w14:textId="364D49C4" w:rsidR="00A309F5" w:rsidRPr="0091439D" w:rsidRDefault="00195F77"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Kepatuhan ANC</w:t>
            </w:r>
          </w:p>
        </w:tc>
        <w:tc>
          <w:tcPr>
            <w:tcW w:w="5750" w:type="dxa"/>
            <w:gridSpan w:val="4"/>
          </w:tcPr>
          <w:p w14:paraId="1B24FC33" w14:textId="77777777" w:rsidR="00A309F5" w:rsidRPr="0091439D" w:rsidRDefault="00A309F5"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Tingkat Kecemasan</w:t>
            </w:r>
          </w:p>
        </w:tc>
        <w:tc>
          <w:tcPr>
            <w:tcW w:w="1196" w:type="dxa"/>
            <w:vMerge w:val="restart"/>
          </w:tcPr>
          <w:p w14:paraId="74EBE0C7" w14:textId="77777777" w:rsidR="00A309F5" w:rsidRPr="0091439D" w:rsidRDefault="00A309F5" w:rsidP="0091439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r>
      <w:tr w:rsidR="0091439D" w:rsidRPr="0091439D" w14:paraId="459C07C6" w14:textId="77777777" w:rsidTr="00AB2B6E">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275" w:type="dxa"/>
            <w:vMerge/>
          </w:tcPr>
          <w:p w14:paraId="664A856F" w14:textId="77777777" w:rsidR="00A309F5" w:rsidRPr="0091439D" w:rsidRDefault="00A309F5" w:rsidP="0091439D">
            <w:pPr>
              <w:pStyle w:val="ListParagraph"/>
              <w:ind w:left="0"/>
              <w:jc w:val="center"/>
              <w:rPr>
                <w:rFonts w:ascii="Times New Roman" w:hAnsi="Times New Roman" w:cs="Times New Roman"/>
                <w:b w:val="0"/>
                <w:bCs w:val="0"/>
                <w:sz w:val="20"/>
                <w:szCs w:val="20"/>
              </w:rPr>
            </w:pPr>
          </w:p>
        </w:tc>
        <w:tc>
          <w:tcPr>
            <w:tcW w:w="1438" w:type="dxa"/>
          </w:tcPr>
          <w:p w14:paraId="53EDDEC5"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Tidak Cemas</w:t>
            </w:r>
          </w:p>
        </w:tc>
        <w:tc>
          <w:tcPr>
            <w:tcW w:w="1443" w:type="dxa"/>
          </w:tcPr>
          <w:p w14:paraId="67881789"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Ringan</w:t>
            </w:r>
          </w:p>
        </w:tc>
        <w:tc>
          <w:tcPr>
            <w:tcW w:w="1444" w:type="dxa"/>
          </w:tcPr>
          <w:p w14:paraId="6AFBD927"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Sedang</w:t>
            </w:r>
          </w:p>
        </w:tc>
        <w:tc>
          <w:tcPr>
            <w:tcW w:w="1425" w:type="dxa"/>
          </w:tcPr>
          <w:p w14:paraId="5AC6AD12"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1439D">
              <w:rPr>
                <w:rFonts w:ascii="Times New Roman" w:hAnsi="Times New Roman" w:cs="Times New Roman"/>
                <w:b/>
                <w:sz w:val="20"/>
                <w:szCs w:val="20"/>
              </w:rPr>
              <w:t>Berat</w:t>
            </w:r>
          </w:p>
        </w:tc>
        <w:tc>
          <w:tcPr>
            <w:tcW w:w="1196" w:type="dxa"/>
            <w:vMerge/>
          </w:tcPr>
          <w:p w14:paraId="12EA67C7" w14:textId="77777777" w:rsidR="00A309F5" w:rsidRPr="0091439D" w:rsidRDefault="00A309F5" w:rsidP="0091439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1439D" w:rsidRPr="0091439D" w14:paraId="225417F6" w14:textId="77777777" w:rsidTr="003B6455">
        <w:tc>
          <w:tcPr>
            <w:cnfStyle w:val="001000000000" w:firstRow="0" w:lastRow="0" w:firstColumn="1" w:lastColumn="0" w:oddVBand="0" w:evenVBand="0" w:oddHBand="0" w:evenHBand="0" w:firstRowFirstColumn="0" w:firstRowLastColumn="0" w:lastRowFirstColumn="0" w:lastRowLastColumn="0"/>
            <w:tcW w:w="1275" w:type="dxa"/>
          </w:tcPr>
          <w:p w14:paraId="0DE2FF8A" w14:textId="51A2932C" w:rsidR="00A309F5" w:rsidRPr="0091439D" w:rsidRDefault="00195F77"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Patuh</w:t>
            </w:r>
          </w:p>
        </w:tc>
        <w:tc>
          <w:tcPr>
            <w:tcW w:w="1438" w:type="dxa"/>
          </w:tcPr>
          <w:p w14:paraId="587204FB"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293605B3" w14:textId="3FC47C23" w:rsidR="00A309F5" w:rsidRPr="0091439D" w:rsidRDefault="00195F77"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444" w:type="dxa"/>
          </w:tcPr>
          <w:p w14:paraId="188568D0" w14:textId="72ED49B4" w:rsidR="00A309F5" w:rsidRPr="0091439D" w:rsidRDefault="00195F77"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8</w:t>
            </w:r>
          </w:p>
        </w:tc>
        <w:tc>
          <w:tcPr>
            <w:tcW w:w="1425" w:type="dxa"/>
          </w:tcPr>
          <w:p w14:paraId="5112C3A9" w14:textId="46E420CB" w:rsidR="00A309F5" w:rsidRPr="0091439D" w:rsidRDefault="00195F77"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4</w:t>
            </w:r>
          </w:p>
        </w:tc>
        <w:tc>
          <w:tcPr>
            <w:tcW w:w="1196" w:type="dxa"/>
          </w:tcPr>
          <w:p w14:paraId="57E90AE7" w14:textId="5824F011" w:rsidR="00A309F5" w:rsidRPr="0091439D" w:rsidRDefault="00195F77"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9</w:t>
            </w:r>
          </w:p>
        </w:tc>
      </w:tr>
      <w:tr w:rsidR="0091439D" w:rsidRPr="0091439D" w14:paraId="0850F22B" w14:textId="77777777" w:rsidTr="003B64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Pr>
          <w:p w14:paraId="0F27FC41" w14:textId="21C1AAA8" w:rsidR="00A309F5" w:rsidRPr="0091439D" w:rsidRDefault="00195F77" w:rsidP="0091439D">
            <w:pPr>
              <w:pStyle w:val="ListParagraph"/>
              <w:ind w:left="0"/>
              <w:jc w:val="center"/>
              <w:rPr>
                <w:rFonts w:ascii="Times New Roman" w:hAnsi="Times New Roman" w:cs="Times New Roman"/>
                <w:b w:val="0"/>
                <w:bCs w:val="0"/>
                <w:sz w:val="20"/>
                <w:szCs w:val="20"/>
              </w:rPr>
            </w:pPr>
            <w:r w:rsidRPr="0091439D">
              <w:rPr>
                <w:rFonts w:ascii="Times New Roman" w:hAnsi="Times New Roman" w:cs="Times New Roman"/>
                <w:b w:val="0"/>
                <w:bCs w:val="0"/>
                <w:sz w:val="20"/>
                <w:szCs w:val="20"/>
              </w:rPr>
              <w:t>Tidak Patuh</w:t>
            </w:r>
          </w:p>
        </w:tc>
        <w:tc>
          <w:tcPr>
            <w:tcW w:w="1438" w:type="dxa"/>
          </w:tcPr>
          <w:p w14:paraId="0C0512D2" w14:textId="77777777" w:rsidR="00A309F5" w:rsidRPr="0091439D" w:rsidRDefault="00A309F5"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39AFC786" w14:textId="4594A791" w:rsidR="00A309F5" w:rsidRPr="0091439D" w:rsidRDefault="00195F77"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4" w:type="dxa"/>
          </w:tcPr>
          <w:p w14:paraId="2786333A" w14:textId="5D12836D" w:rsidR="00A309F5" w:rsidRPr="0091439D" w:rsidRDefault="00195F77"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w:t>
            </w:r>
          </w:p>
        </w:tc>
        <w:tc>
          <w:tcPr>
            <w:tcW w:w="1425" w:type="dxa"/>
          </w:tcPr>
          <w:p w14:paraId="6267FFDA" w14:textId="48753FE1" w:rsidR="00A309F5" w:rsidRPr="0091439D" w:rsidRDefault="00195F77"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8</w:t>
            </w:r>
          </w:p>
        </w:tc>
        <w:tc>
          <w:tcPr>
            <w:tcW w:w="1196" w:type="dxa"/>
          </w:tcPr>
          <w:p w14:paraId="4ACF287C" w14:textId="1863192B" w:rsidR="00A309F5" w:rsidRPr="0091439D" w:rsidRDefault="00195F77" w:rsidP="0091439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r>
      <w:tr w:rsidR="0091439D" w:rsidRPr="0091439D" w14:paraId="586BCCBE" w14:textId="77777777" w:rsidTr="00AF2D03">
        <w:trPr>
          <w:trHeight w:val="311"/>
        </w:trPr>
        <w:tc>
          <w:tcPr>
            <w:cnfStyle w:val="001000000000" w:firstRow="0" w:lastRow="0" w:firstColumn="1" w:lastColumn="0" w:oddVBand="0" w:evenVBand="0" w:oddHBand="0" w:evenHBand="0" w:firstRowFirstColumn="0" w:firstRowLastColumn="0" w:lastRowFirstColumn="0" w:lastRowLastColumn="0"/>
            <w:tcW w:w="1275" w:type="dxa"/>
          </w:tcPr>
          <w:p w14:paraId="24671C49" w14:textId="24C0FE87" w:rsidR="00A309F5" w:rsidRPr="0091439D" w:rsidRDefault="00A309F5" w:rsidP="0091439D">
            <w:pPr>
              <w:pStyle w:val="ListParagraph"/>
              <w:ind w:left="0"/>
              <w:jc w:val="center"/>
              <w:rPr>
                <w:rFonts w:ascii="Times New Roman" w:hAnsi="Times New Roman" w:cs="Times New Roman"/>
                <w:bCs w:val="0"/>
                <w:sz w:val="20"/>
                <w:szCs w:val="20"/>
              </w:rPr>
            </w:pPr>
            <w:r w:rsidRPr="0091439D">
              <w:rPr>
                <w:rFonts w:ascii="Times New Roman" w:hAnsi="Times New Roman" w:cs="Times New Roman"/>
                <w:bCs w:val="0"/>
                <w:sz w:val="20"/>
                <w:szCs w:val="20"/>
              </w:rPr>
              <w:t>Total</w:t>
            </w:r>
          </w:p>
        </w:tc>
        <w:tc>
          <w:tcPr>
            <w:tcW w:w="1438" w:type="dxa"/>
          </w:tcPr>
          <w:p w14:paraId="22B4ECFF"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0</w:t>
            </w:r>
          </w:p>
        </w:tc>
        <w:tc>
          <w:tcPr>
            <w:tcW w:w="1443" w:type="dxa"/>
          </w:tcPr>
          <w:p w14:paraId="11F4A943"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7</w:t>
            </w:r>
          </w:p>
        </w:tc>
        <w:tc>
          <w:tcPr>
            <w:tcW w:w="1444" w:type="dxa"/>
          </w:tcPr>
          <w:p w14:paraId="720E32C6"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9</w:t>
            </w:r>
          </w:p>
        </w:tc>
        <w:tc>
          <w:tcPr>
            <w:tcW w:w="1425" w:type="dxa"/>
          </w:tcPr>
          <w:p w14:paraId="25BEC20E"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12</w:t>
            </w:r>
          </w:p>
        </w:tc>
        <w:tc>
          <w:tcPr>
            <w:tcW w:w="1196" w:type="dxa"/>
          </w:tcPr>
          <w:p w14:paraId="22274AC3" w14:textId="77777777" w:rsidR="00A309F5" w:rsidRPr="0091439D" w:rsidRDefault="00A309F5" w:rsidP="0091439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39D">
              <w:rPr>
                <w:rFonts w:ascii="Times New Roman" w:hAnsi="Times New Roman" w:cs="Times New Roman"/>
                <w:sz w:val="20"/>
                <w:szCs w:val="20"/>
              </w:rPr>
              <w:t>28</w:t>
            </w:r>
          </w:p>
        </w:tc>
      </w:tr>
    </w:tbl>
    <w:p w14:paraId="6A860B0B" w14:textId="77777777" w:rsidR="0091439D" w:rsidRDefault="0091439D" w:rsidP="0091439D">
      <w:pPr>
        <w:pStyle w:val="ListParagraph"/>
        <w:spacing w:after="0" w:line="240" w:lineRule="auto"/>
        <w:ind w:left="426"/>
        <w:jc w:val="both"/>
        <w:rPr>
          <w:rFonts w:ascii="Times New Roman" w:hAnsi="Times New Roman" w:cs="Times New Roman"/>
          <w:sz w:val="24"/>
          <w:szCs w:val="24"/>
        </w:rPr>
      </w:pPr>
    </w:p>
    <w:p w14:paraId="60CCA1F3" w14:textId="03D3AC4F" w:rsidR="00BA798F" w:rsidRPr="0091439D" w:rsidRDefault="00BA798F"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 xml:space="preserve">Berdasarkan tabel </w:t>
      </w:r>
      <w:r w:rsidR="000D14E5" w:rsidRPr="0091439D">
        <w:rPr>
          <w:rFonts w:ascii="Times New Roman" w:hAnsi="Times New Roman" w:cs="Times New Roman"/>
          <w:sz w:val="24"/>
          <w:szCs w:val="24"/>
        </w:rPr>
        <w:t>8</w:t>
      </w:r>
      <w:r w:rsidRPr="0091439D">
        <w:rPr>
          <w:rFonts w:ascii="Times New Roman" w:hAnsi="Times New Roman" w:cs="Times New Roman"/>
          <w:sz w:val="24"/>
          <w:szCs w:val="24"/>
        </w:rPr>
        <w:t xml:space="preserve"> diperoleh hasil bahwa ibu bersalin yang </w:t>
      </w:r>
      <w:r w:rsidR="000D14E5" w:rsidRPr="0091439D">
        <w:rPr>
          <w:rFonts w:ascii="Times New Roman" w:hAnsi="Times New Roman" w:cs="Times New Roman"/>
          <w:sz w:val="24"/>
          <w:szCs w:val="24"/>
        </w:rPr>
        <w:t xml:space="preserve">Patuh melakuhan </w:t>
      </w:r>
      <w:r w:rsidR="000D14E5" w:rsidRPr="0091439D">
        <w:rPr>
          <w:rFonts w:ascii="Times New Roman" w:hAnsi="Times New Roman" w:cs="Times New Roman"/>
          <w:i/>
          <w:iCs/>
          <w:sz w:val="24"/>
          <w:szCs w:val="24"/>
        </w:rPr>
        <w:t>Antenatal care</w:t>
      </w:r>
      <w:r w:rsidRPr="0091439D">
        <w:rPr>
          <w:rFonts w:ascii="Times New Roman" w:hAnsi="Times New Roman" w:cs="Times New Roman"/>
          <w:sz w:val="24"/>
          <w:szCs w:val="24"/>
        </w:rPr>
        <w:t xml:space="preserve"> yang tidak cemas menghadapi persalinan sebanyak 0 orang (0%), mengalami kecemasan ringan sebanyak </w:t>
      </w:r>
      <w:r w:rsidR="000D14E5" w:rsidRPr="0091439D">
        <w:rPr>
          <w:rFonts w:ascii="Times New Roman" w:hAnsi="Times New Roman" w:cs="Times New Roman"/>
          <w:sz w:val="24"/>
          <w:szCs w:val="24"/>
        </w:rPr>
        <w:t>7</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25</w:t>
      </w:r>
      <w:r w:rsidRPr="0091439D">
        <w:rPr>
          <w:rFonts w:ascii="Times New Roman" w:hAnsi="Times New Roman" w:cs="Times New Roman"/>
          <w:sz w:val="24"/>
          <w:szCs w:val="24"/>
        </w:rPr>
        <w:t xml:space="preserve">%), mengalami kecemasan sedang sebanyak </w:t>
      </w:r>
      <w:r w:rsidR="000D14E5" w:rsidRPr="0091439D">
        <w:rPr>
          <w:rFonts w:ascii="Times New Roman" w:hAnsi="Times New Roman" w:cs="Times New Roman"/>
          <w:sz w:val="24"/>
          <w:szCs w:val="24"/>
        </w:rPr>
        <w:t>8</w:t>
      </w:r>
      <w:r w:rsidRPr="0091439D">
        <w:rPr>
          <w:rFonts w:ascii="Times New Roman" w:hAnsi="Times New Roman" w:cs="Times New Roman"/>
          <w:sz w:val="24"/>
          <w:szCs w:val="24"/>
        </w:rPr>
        <w:t xml:space="preserve"> orang (2</w:t>
      </w:r>
      <w:r w:rsidR="000D14E5" w:rsidRPr="0091439D">
        <w:rPr>
          <w:rFonts w:ascii="Times New Roman" w:hAnsi="Times New Roman" w:cs="Times New Roman"/>
          <w:sz w:val="24"/>
          <w:szCs w:val="24"/>
        </w:rPr>
        <w:t>8,6</w:t>
      </w:r>
      <w:r w:rsidRPr="0091439D">
        <w:rPr>
          <w:rFonts w:ascii="Times New Roman" w:hAnsi="Times New Roman" w:cs="Times New Roman"/>
          <w:sz w:val="24"/>
          <w:szCs w:val="24"/>
        </w:rPr>
        <w:t xml:space="preserve">%), mengalami kecemasan berat </w:t>
      </w:r>
      <w:r w:rsidR="000D14E5" w:rsidRPr="0091439D">
        <w:rPr>
          <w:rFonts w:ascii="Times New Roman" w:hAnsi="Times New Roman" w:cs="Times New Roman"/>
          <w:sz w:val="24"/>
          <w:szCs w:val="24"/>
        </w:rPr>
        <w:t>4</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14,3</w:t>
      </w:r>
      <w:r w:rsidRPr="0091439D">
        <w:rPr>
          <w:rFonts w:ascii="Times New Roman" w:hAnsi="Times New Roman" w:cs="Times New Roman"/>
          <w:sz w:val="24"/>
          <w:szCs w:val="24"/>
        </w:rPr>
        <w:t>%).</w:t>
      </w:r>
      <w:r w:rsidR="004B4D54" w:rsidRPr="0091439D">
        <w:rPr>
          <w:rFonts w:ascii="Times New Roman" w:hAnsi="Times New Roman" w:cs="Times New Roman"/>
          <w:sz w:val="24"/>
          <w:szCs w:val="24"/>
        </w:rPr>
        <w:t xml:space="preserve"> </w:t>
      </w:r>
      <w:r w:rsidRPr="0091439D">
        <w:rPr>
          <w:rFonts w:ascii="Times New Roman" w:hAnsi="Times New Roman" w:cs="Times New Roman"/>
          <w:sz w:val="24"/>
          <w:szCs w:val="24"/>
        </w:rPr>
        <w:t xml:space="preserve">Ibu bersalin yang </w:t>
      </w:r>
      <w:r w:rsidR="000D14E5" w:rsidRPr="0091439D">
        <w:rPr>
          <w:rFonts w:ascii="Times New Roman" w:hAnsi="Times New Roman" w:cs="Times New Roman"/>
          <w:sz w:val="24"/>
          <w:szCs w:val="24"/>
        </w:rPr>
        <w:t xml:space="preserve">tidak Patuh melakuhan </w:t>
      </w:r>
      <w:r w:rsidR="000D14E5" w:rsidRPr="0091439D">
        <w:rPr>
          <w:rFonts w:ascii="Times New Roman" w:hAnsi="Times New Roman" w:cs="Times New Roman"/>
          <w:i/>
          <w:iCs/>
          <w:sz w:val="24"/>
          <w:szCs w:val="24"/>
        </w:rPr>
        <w:t>Antenatal care</w:t>
      </w:r>
      <w:r w:rsidR="000D14E5" w:rsidRPr="0091439D">
        <w:rPr>
          <w:rFonts w:ascii="Times New Roman" w:hAnsi="Times New Roman" w:cs="Times New Roman"/>
          <w:sz w:val="24"/>
          <w:szCs w:val="24"/>
        </w:rPr>
        <w:t xml:space="preserve"> </w:t>
      </w:r>
      <w:r w:rsidRPr="0091439D">
        <w:rPr>
          <w:rFonts w:ascii="Times New Roman" w:hAnsi="Times New Roman" w:cs="Times New Roman"/>
          <w:sz w:val="24"/>
          <w:szCs w:val="24"/>
        </w:rPr>
        <w:t xml:space="preserve">yang tidak cemas menghadapi persalinan sebanyak 0 orang (0%), mengalami kecemasan ringan sebanyak </w:t>
      </w:r>
      <w:r w:rsidR="000D14E5" w:rsidRPr="0091439D">
        <w:rPr>
          <w:rFonts w:ascii="Times New Roman" w:hAnsi="Times New Roman" w:cs="Times New Roman"/>
          <w:sz w:val="24"/>
          <w:szCs w:val="24"/>
        </w:rPr>
        <w:t>0</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0</w:t>
      </w:r>
      <w:r w:rsidRPr="0091439D">
        <w:rPr>
          <w:rFonts w:ascii="Times New Roman" w:hAnsi="Times New Roman" w:cs="Times New Roman"/>
          <w:sz w:val="24"/>
          <w:szCs w:val="24"/>
        </w:rPr>
        <w:t xml:space="preserve">%), mengalami kecemasan sedang sebanyak </w:t>
      </w:r>
      <w:r w:rsidR="000D14E5" w:rsidRPr="0091439D">
        <w:rPr>
          <w:rFonts w:ascii="Times New Roman" w:hAnsi="Times New Roman" w:cs="Times New Roman"/>
          <w:sz w:val="24"/>
          <w:szCs w:val="24"/>
        </w:rPr>
        <w:t>1</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3,6</w:t>
      </w:r>
      <w:r w:rsidRPr="0091439D">
        <w:rPr>
          <w:rFonts w:ascii="Times New Roman" w:hAnsi="Times New Roman" w:cs="Times New Roman"/>
          <w:sz w:val="24"/>
          <w:szCs w:val="24"/>
        </w:rPr>
        <w:t xml:space="preserve">%), mengalami kecemasan berat </w:t>
      </w:r>
      <w:r w:rsidR="000D14E5" w:rsidRPr="0091439D">
        <w:rPr>
          <w:rFonts w:ascii="Times New Roman" w:hAnsi="Times New Roman" w:cs="Times New Roman"/>
          <w:sz w:val="24"/>
          <w:szCs w:val="24"/>
        </w:rPr>
        <w:t>8</w:t>
      </w:r>
      <w:r w:rsidRPr="0091439D">
        <w:rPr>
          <w:rFonts w:ascii="Times New Roman" w:hAnsi="Times New Roman" w:cs="Times New Roman"/>
          <w:sz w:val="24"/>
          <w:szCs w:val="24"/>
        </w:rPr>
        <w:t xml:space="preserve"> orang (</w:t>
      </w:r>
      <w:r w:rsidR="000D14E5" w:rsidRPr="0091439D">
        <w:rPr>
          <w:rFonts w:ascii="Times New Roman" w:hAnsi="Times New Roman" w:cs="Times New Roman"/>
          <w:sz w:val="24"/>
          <w:szCs w:val="24"/>
        </w:rPr>
        <w:t>28,6</w:t>
      </w:r>
      <w:r w:rsidRPr="0091439D">
        <w:rPr>
          <w:rFonts w:ascii="Times New Roman" w:hAnsi="Times New Roman" w:cs="Times New Roman"/>
          <w:sz w:val="24"/>
          <w:szCs w:val="24"/>
        </w:rPr>
        <w:t>%). Hasil analisa data menunjukkan hasil p= 0,0</w:t>
      </w:r>
      <w:r w:rsidR="000D14E5" w:rsidRPr="0091439D">
        <w:rPr>
          <w:rFonts w:ascii="Times New Roman" w:hAnsi="Times New Roman" w:cs="Times New Roman"/>
          <w:sz w:val="24"/>
          <w:szCs w:val="24"/>
        </w:rPr>
        <w:t>18</w:t>
      </w:r>
      <w:r w:rsidRPr="0091439D">
        <w:rPr>
          <w:rFonts w:ascii="Times New Roman" w:hAnsi="Times New Roman" w:cs="Times New Roman"/>
          <w:sz w:val="24"/>
          <w:szCs w:val="24"/>
        </w:rPr>
        <w:t xml:space="preserve"> dengan taraf signifikan α = 5% (0,05). Berdasarkan hasil tersebut bahwa nilai p = 0,01</w:t>
      </w:r>
      <w:r w:rsidR="000D14E5" w:rsidRPr="0091439D">
        <w:rPr>
          <w:rFonts w:ascii="Times New Roman" w:hAnsi="Times New Roman" w:cs="Times New Roman"/>
          <w:sz w:val="24"/>
          <w:szCs w:val="24"/>
        </w:rPr>
        <w:t>8</w:t>
      </w:r>
      <w:r w:rsidRPr="0091439D">
        <w:rPr>
          <w:rFonts w:ascii="Times New Roman" w:hAnsi="Times New Roman" w:cs="Times New Roman"/>
          <w:sz w:val="24"/>
          <w:szCs w:val="24"/>
        </w:rPr>
        <w:t xml:space="preserve">&lt; (α = 0,05). Hal ini berarti bahwa signifikan atau ada hubungan antara </w:t>
      </w:r>
      <w:r w:rsidR="000D14E5" w:rsidRPr="0091439D">
        <w:rPr>
          <w:rFonts w:ascii="Times New Roman" w:hAnsi="Times New Roman" w:cs="Times New Roman"/>
          <w:sz w:val="24"/>
          <w:szCs w:val="24"/>
        </w:rPr>
        <w:t xml:space="preserve">Kepatuhan Ibu melakukan </w:t>
      </w:r>
      <w:r w:rsidR="000D14E5" w:rsidRPr="0091439D">
        <w:rPr>
          <w:rFonts w:ascii="Times New Roman" w:hAnsi="Times New Roman" w:cs="Times New Roman"/>
          <w:i/>
          <w:iCs/>
          <w:sz w:val="24"/>
          <w:szCs w:val="24"/>
        </w:rPr>
        <w:t>Antenatal care</w:t>
      </w:r>
      <w:r w:rsidR="000D14E5" w:rsidRPr="0091439D">
        <w:rPr>
          <w:rFonts w:ascii="Times New Roman" w:hAnsi="Times New Roman" w:cs="Times New Roman"/>
          <w:sz w:val="24"/>
          <w:szCs w:val="24"/>
        </w:rPr>
        <w:t xml:space="preserve"> </w:t>
      </w:r>
      <w:r w:rsidRPr="0091439D">
        <w:rPr>
          <w:rFonts w:ascii="Times New Roman" w:hAnsi="Times New Roman" w:cs="Times New Roman"/>
          <w:sz w:val="24"/>
          <w:szCs w:val="24"/>
        </w:rPr>
        <w:t>dengan kecemasan pada ibu bersalin.</w:t>
      </w:r>
    </w:p>
    <w:p w14:paraId="2CB46ACB" w14:textId="77777777" w:rsidR="0091439D" w:rsidRDefault="0091439D" w:rsidP="0091439D">
      <w:pPr>
        <w:pStyle w:val="ListParagraph"/>
        <w:spacing w:after="0" w:line="240" w:lineRule="auto"/>
        <w:ind w:left="0"/>
        <w:jc w:val="both"/>
        <w:rPr>
          <w:rFonts w:ascii="Times New Roman" w:hAnsi="Times New Roman" w:cs="Times New Roman"/>
          <w:b/>
          <w:bCs/>
          <w:sz w:val="24"/>
          <w:szCs w:val="24"/>
        </w:rPr>
      </w:pPr>
    </w:p>
    <w:p w14:paraId="4F4D87CE" w14:textId="77777777" w:rsidR="00AB2B6E" w:rsidRDefault="00AB2B6E" w:rsidP="0091439D">
      <w:pPr>
        <w:pStyle w:val="ListParagraph"/>
        <w:spacing w:after="0" w:line="240" w:lineRule="auto"/>
        <w:ind w:left="0"/>
        <w:jc w:val="both"/>
        <w:rPr>
          <w:rFonts w:ascii="Times New Roman" w:hAnsi="Times New Roman" w:cs="Times New Roman"/>
          <w:b/>
          <w:bCs/>
          <w:sz w:val="24"/>
          <w:szCs w:val="24"/>
        </w:rPr>
        <w:sectPr w:rsidR="00AB2B6E" w:rsidSect="00AF2D03">
          <w:footerReference w:type="default" r:id="rId15"/>
          <w:pgSz w:w="11906" w:h="16838"/>
          <w:pgMar w:top="1440" w:right="1440" w:bottom="1440" w:left="1440" w:header="708" w:footer="567" w:gutter="0"/>
          <w:cols w:space="708"/>
          <w:docGrid w:linePitch="360"/>
        </w:sectPr>
      </w:pPr>
    </w:p>
    <w:p w14:paraId="7D322162" w14:textId="5B7C6C24" w:rsidR="004B4D54" w:rsidRPr="0091439D" w:rsidRDefault="004B4D54" w:rsidP="0091439D">
      <w:pPr>
        <w:pStyle w:val="ListParagraph"/>
        <w:spacing w:after="0" w:line="240" w:lineRule="auto"/>
        <w:ind w:left="0"/>
        <w:jc w:val="both"/>
        <w:rPr>
          <w:rFonts w:ascii="Times New Roman" w:hAnsi="Times New Roman" w:cs="Times New Roman"/>
          <w:b/>
          <w:bCs/>
          <w:sz w:val="24"/>
          <w:szCs w:val="24"/>
        </w:rPr>
      </w:pPr>
      <w:r w:rsidRPr="0091439D">
        <w:rPr>
          <w:rFonts w:ascii="Times New Roman" w:hAnsi="Times New Roman" w:cs="Times New Roman"/>
          <w:b/>
          <w:bCs/>
          <w:sz w:val="24"/>
          <w:szCs w:val="24"/>
        </w:rPr>
        <w:t>PEMBAHASAN</w:t>
      </w:r>
    </w:p>
    <w:p w14:paraId="4328CF08" w14:textId="77777777" w:rsidR="0091439D" w:rsidRDefault="0091439D" w:rsidP="0091439D">
      <w:pPr>
        <w:spacing w:after="0" w:line="240" w:lineRule="auto"/>
        <w:jc w:val="both"/>
        <w:rPr>
          <w:rFonts w:ascii="Times New Roman" w:hAnsi="Times New Roman" w:cs="Times New Roman"/>
          <w:b/>
          <w:bCs/>
          <w:sz w:val="24"/>
          <w:szCs w:val="24"/>
        </w:rPr>
      </w:pPr>
    </w:p>
    <w:p w14:paraId="30ED01A7" w14:textId="2071A738" w:rsidR="008C6CB3" w:rsidRPr="0091439D" w:rsidRDefault="003D49F1" w:rsidP="0091439D">
      <w:pPr>
        <w:spacing w:after="0" w:line="240" w:lineRule="auto"/>
        <w:jc w:val="both"/>
        <w:rPr>
          <w:rFonts w:ascii="Times New Roman" w:hAnsi="Times New Roman" w:cs="Times New Roman"/>
          <w:b/>
          <w:bCs/>
          <w:i/>
          <w:sz w:val="24"/>
          <w:szCs w:val="24"/>
        </w:rPr>
      </w:pPr>
      <w:r w:rsidRPr="0091439D">
        <w:rPr>
          <w:rFonts w:ascii="Times New Roman" w:hAnsi="Times New Roman" w:cs="Times New Roman"/>
          <w:b/>
          <w:bCs/>
          <w:i/>
          <w:sz w:val="24"/>
          <w:szCs w:val="24"/>
        </w:rPr>
        <w:t>Hubungan Usia dengan Kecemasan Ibu pada Kala 1 Persalinan</w:t>
      </w:r>
    </w:p>
    <w:p w14:paraId="350E3C90" w14:textId="7E362AD3" w:rsidR="00C3579E" w:rsidRPr="0091439D" w:rsidRDefault="001E3647"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Hasil penelitian menunjukkan bahwa p-value sebesar 0,</w:t>
      </w:r>
      <w:r w:rsidR="00F46B96" w:rsidRPr="0091439D">
        <w:rPr>
          <w:rFonts w:ascii="Times New Roman" w:hAnsi="Times New Roman" w:cs="Times New Roman"/>
          <w:sz w:val="24"/>
          <w:szCs w:val="24"/>
        </w:rPr>
        <w:t>027</w:t>
      </w:r>
      <w:r w:rsidR="006041AA" w:rsidRPr="0091439D">
        <w:rPr>
          <w:rFonts w:ascii="Times New Roman" w:hAnsi="Times New Roman" w:cs="Times New Roman"/>
          <w:sz w:val="24"/>
          <w:szCs w:val="24"/>
        </w:rPr>
        <w:t>4</w:t>
      </w:r>
      <w:r w:rsidRPr="0091439D">
        <w:rPr>
          <w:rFonts w:ascii="Times New Roman" w:hAnsi="Times New Roman" w:cs="Times New Roman"/>
          <w:sz w:val="24"/>
          <w:szCs w:val="24"/>
        </w:rPr>
        <w:t xml:space="preserve"> </w:t>
      </w:r>
      <w:r w:rsidR="00F46B96" w:rsidRPr="0091439D">
        <w:rPr>
          <w:rFonts w:ascii="Times New Roman" w:hAnsi="Times New Roman" w:cs="Times New Roman"/>
          <w:sz w:val="24"/>
          <w:szCs w:val="24"/>
        </w:rPr>
        <w:t>yang dapat diartikan</w:t>
      </w:r>
      <w:r w:rsidRPr="0091439D">
        <w:rPr>
          <w:rFonts w:ascii="Times New Roman" w:hAnsi="Times New Roman" w:cs="Times New Roman"/>
          <w:sz w:val="24"/>
          <w:szCs w:val="24"/>
        </w:rPr>
        <w:t xml:space="preserve"> bahwa terdapat hubungan usia dengan kecemasan pada ibu bersalin </w:t>
      </w:r>
      <w:r w:rsidR="00F46B96" w:rsidRPr="0091439D">
        <w:rPr>
          <w:rFonts w:ascii="Times New Roman" w:hAnsi="Times New Roman" w:cs="Times New Roman"/>
          <w:sz w:val="24"/>
          <w:szCs w:val="24"/>
        </w:rPr>
        <w:t xml:space="preserve">di Puskesmas Paiton. </w:t>
      </w:r>
      <w:r w:rsidRPr="0091439D">
        <w:rPr>
          <w:rFonts w:ascii="Times New Roman" w:hAnsi="Times New Roman" w:cs="Times New Roman"/>
          <w:sz w:val="24"/>
          <w:szCs w:val="24"/>
        </w:rPr>
        <w:t xml:space="preserve">Hal ini berarti usia ibu bersalin memberikan pengaruh yang signifikan pada tingkat kecemasan ibu bersalin. </w:t>
      </w:r>
      <w:r w:rsidR="00B157EA" w:rsidRPr="0091439D">
        <w:rPr>
          <w:rFonts w:ascii="Times New Roman" w:hAnsi="Times New Roman" w:cs="Times New Roman"/>
          <w:sz w:val="24"/>
          <w:szCs w:val="24"/>
        </w:rPr>
        <w:t>Usia ibu bersalin yang berada di bawah 20 tahun akan mengalami kecemasan yang lebih tinggi karena kondisi fisik belum 100% siap serta diatas &gt;35 tahun berisiko lebih tinggi mengalami penyulit obstetrik serta mordibilitas dan mortalitas perinatal</w:t>
      </w:r>
      <w:r w:rsidR="00B157EA" w:rsidRPr="0091439D">
        <w:rPr>
          <w:rFonts w:ascii="Times New Roman" w:hAnsi="Times New Roman" w:cs="Times New Roman"/>
          <w:sz w:val="24"/>
          <w:szCs w:val="24"/>
        </w:rPr>
        <w:fldChar w:fldCharType="begin" w:fldLock="1"/>
      </w:r>
      <w:r w:rsidR="00B157EA" w:rsidRPr="0091439D">
        <w:rPr>
          <w:rFonts w:ascii="Times New Roman" w:hAnsi="Times New Roman" w:cs="Times New Roman"/>
          <w:sz w:val="24"/>
          <w:szCs w:val="24"/>
        </w:rPr>
        <w:instrText>ADDIN CSL_CITATION {"citationItems":[{"id":"ITEM-1","itemData":{"DOI":"10.30595/medisains.v16i1.2063","ISSN":"1693-7309","abstract":"Latar Belakang: Kehamilan dapat menjadi sumber stressor kecemasan, terutama pada kehamilan trimester III. Berdasarkan penelitian menunjukkan sebagian besar (70,3%) ibu hamil trimester III mengalami kecemasanTujuan: Penelitian ini bertujuan untuk mengetahui hubungan usia, paritas, pendidikan, dan dukungan keluarga atau suami dengan kecemasan pada ibu hamil trimester III.Metode: Desain penelitian ini survei analitik dengan pendekatan cross sectional, populasinya seluruh ibu hamil trimester III, sampelnya seluruh ibu hamil trimester III yang memenuhi kriteria yaitu berjumlah 56 ibu, pengambilan sampel dengan teknik non probability sampling secara accidental sampling menggunakan kuesioner. Pengukuran tingkat kecemasan menggunakan skala HARS (Hamilton Anxiety Rating Scale).Hasil: Hasil penelitian menunjukkan sebagian besar ibu hamil memiliki usia tidak beresiko, paritas multigravida, berpendidikan SMA/SMK, mendapatkan dukungan dari keluarga, dan tidak mengalami kecemasan. Ada hubungan usia dengan kecemasan (p&lt;0,01), ada hubungan paritas dengan kecemasan (p&lt;0,01),  ada hubungan pendidikan dengan kecemasan (p&lt;0,01), ada hubungan dukungan keluarga dengan kecemasan (p&lt;0,01).Kesimpulan: Ada hubungan antara usia, paritas, pendidikan, dan dukungan keluarga dengan kecemasan ibu hamil trimester III.","author":[{"dropping-particle":"","family":"Rinata","given":"Evi","non-dropping-particle":"","parse-names":false,"suffix":""},{"dropping-particle":"","family":"Andayani","given":"Gita Ayu","non-dropping-particle":"","parse-names":false,"suffix":""}],"container-title":"Medisains","id":"ITEM-1","issue":"1","issued":{"date-parts":[["2018"]]},"page":"14","title":"Karakteristik ibu (usia, paritas, pendidikan) dan dukungan keluarga dengan kecemasan ibu hamil trimester III","type":"article-journal","volume":"16"},"uris":["http://www.mendeley.com/documents/?uuid=183a3243-e6f0-4562-8b82-9ea5a652722c"]}],"mendeley":{"formattedCitation":"(Rinata &amp; Andayani, 2018)","plainTextFormattedCitation":"(Rinata &amp; Andayani, 2018)","previouslyFormattedCitation":"(Rinata &amp; Andayani, 2018)"},"properties":{"noteIndex":0},"schema":"https://github.com/citation-style-language/schema/raw/master/csl-citation.json"}</w:instrText>
      </w:r>
      <w:r w:rsidR="00B157EA" w:rsidRPr="0091439D">
        <w:rPr>
          <w:rFonts w:ascii="Times New Roman" w:hAnsi="Times New Roman" w:cs="Times New Roman"/>
          <w:sz w:val="24"/>
          <w:szCs w:val="24"/>
        </w:rPr>
        <w:fldChar w:fldCharType="separate"/>
      </w:r>
      <w:r w:rsidR="00B157EA" w:rsidRPr="0091439D">
        <w:rPr>
          <w:rFonts w:ascii="Times New Roman" w:hAnsi="Times New Roman" w:cs="Times New Roman"/>
          <w:noProof/>
          <w:sz w:val="24"/>
          <w:szCs w:val="24"/>
        </w:rPr>
        <w:t>(Rinata &amp; Andayani, 2018)</w:t>
      </w:r>
      <w:r w:rsidR="00B157EA" w:rsidRPr="0091439D">
        <w:rPr>
          <w:rFonts w:ascii="Times New Roman" w:hAnsi="Times New Roman" w:cs="Times New Roman"/>
          <w:sz w:val="24"/>
          <w:szCs w:val="24"/>
        </w:rPr>
        <w:fldChar w:fldCharType="end"/>
      </w:r>
      <w:r w:rsidR="00C3579E" w:rsidRPr="0091439D">
        <w:rPr>
          <w:rFonts w:ascii="Times New Roman" w:hAnsi="Times New Roman" w:cs="Times New Roman"/>
          <w:sz w:val="24"/>
          <w:szCs w:val="24"/>
        </w:rPr>
        <w:t>.</w:t>
      </w:r>
    </w:p>
    <w:p w14:paraId="0F805048" w14:textId="77777777" w:rsidR="00C3579E" w:rsidRPr="0091439D" w:rsidRDefault="006041AA"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 xml:space="preserve">Hal ini </w:t>
      </w:r>
      <w:r w:rsidR="004C5FEE" w:rsidRPr="0091439D">
        <w:rPr>
          <w:rFonts w:ascii="Times New Roman" w:hAnsi="Times New Roman" w:cs="Times New Roman"/>
          <w:sz w:val="24"/>
          <w:szCs w:val="24"/>
        </w:rPr>
        <w:t>sejalan</w:t>
      </w:r>
      <w:r w:rsidRPr="0091439D">
        <w:rPr>
          <w:rFonts w:ascii="Times New Roman" w:hAnsi="Times New Roman" w:cs="Times New Roman"/>
          <w:sz w:val="24"/>
          <w:szCs w:val="24"/>
        </w:rPr>
        <w:t xml:space="preserve"> dengan hasil p</w:t>
      </w:r>
      <w:r w:rsidR="001E3647" w:rsidRPr="0091439D">
        <w:rPr>
          <w:rFonts w:ascii="Times New Roman" w:hAnsi="Times New Roman" w:cs="Times New Roman"/>
          <w:sz w:val="24"/>
          <w:szCs w:val="24"/>
        </w:rPr>
        <w:t xml:space="preserve">enelitian </w:t>
      </w:r>
      <w:r w:rsidRPr="0091439D">
        <w:rPr>
          <w:rFonts w:ascii="Times New Roman" w:hAnsi="Times New Roman" w:cs="Times New Roman"/>
          <w:sz w:val="24"/>
          <w:szCs w:val="24"/>
        </w:rPr>
        <w:t xml:space="preserve">Siallagan </w:t>
      </w:r>
      <w:r w:rsidR="00D83EFC" w:rsidRPr="0091439D">
        <w:rPr>
          <w:rFonts w:ascii="Times New Roman" w:hAnsi="Times New Roman" w:cs="Times New Roman"/>
          <w:sz w:val="24"/>
          <w:szCs w:val="24"/>
        </w:rPr>
        <w:t>(</w:t>
      </w:r>
      <w:r w:rsidRPr="0091439D">
        <w:rPr>
          <w:rFonts w:ascii="Times New Roman" w:hAnsi="Times New Roman" w:cs="Times New Roman"/>
          <w:sz w:val="24"/>
          <w:szCs w:val="24"/>
        </w:rPr>
        <w:t>2018</w:t>
      </w:r>
      <w:r w:rsidR="00D83EFC" w:rsidRPr="0091439D">
        <w:rPr>
          <w:rFonts w:ascii="Times New Roman" w:hAnsi="Times New Roman" w:cs="Times New Roman"/>
          <w:sz w:val="24"/>
          <w:szCs w:val="24"/>
        </w:rPr>
        <w:t>)</w:t>
      </w:r>
      <w:r w:rsidRPr="0091439D">
        <w:rPr>
          <w:rFonts w:ascii="Times New Roman" w:hAnsi="Times New Roman" w:cs="Times New Roman"/>
          <w:sz w:val="24"/>
          <w:szCs w:val="24"/>
        </w:rPr>
        <w:t xml:space="preserve"> </w:t>
      </w:r>
      <w:r w:rsidR="001E3647" w:rsidRPr="0091439D">
        <w:rPr>
          <w:rFonts w:ascii="Times New Roman" w:hAnsi="Times New Roman" w:cs="Times New Roman"/>
          <w:sz w:val="24"/>
          <w:szCs w:val="24"/>
        </w:rPr>
        <w:t>juga menemukan bahwa ada hubungan yang signifikan antara usia ibu dengan kecemasan</w:t>
      </w:r>
      <w:r w:rsidRPr="0091439D">
        <w:rPr>
          <w:rFonts w:ascii="Times New Roman" w:hAnsi="Times New Roman" w:cs="Times New Roman"/>
          <w:sz w:val="24"/>
          <w:szCs w:val="24"/>
        </w:rPr>
        <w:t xml:space="preserve"> ibu</w:t>
      </w:r>
      <w:r w:rsidR="001E3647" w:rsidRPr="0091439D">
        <w:rPr>
          <w:rFonts w:ascii="Times New Roman" w:hAnsi="Times New Roman" w:cs="Times New Roman"/>
          <w:sz w:val="24"/>
          <w:szCs w:val="24"/>
        </w:rPr>
        <w:t xml:space="preserve"> dalam menghadapi persalinan. </w:t>
      </w:r>
      <w:r w:rsidRPr="0091439D">
        <w:rPr>
          <w:rFonts w:ascii="Times New Roman" w:hAnsi="Times New Roman" w:cs="Times New Roman"/>
          <w:sz w:val="24"/>
          <w:szCs w:val="24"/>
        </w:rPr>
        <w:t xml:space="preserve">Ibu yang hamil dan menghadapi persalinan pada usia </w:t>
      </w:r>
      <w:r w:rsidR="001E3647" w:rsidRPr="0091439D">
        <w:rPr>
          <w:rFonts w:ascii="Times New Roman" w:hAnsi="Times New Roman" w:cs="Times New Roman"/>
          <w:sz w:val="24"/>
          <w:szCs w:val="24"/>
        </w:rPr>
        <w:t xml:space="preserve">&lt;20 tahun secara </w:t>
      </w:r>
      <w:r w:rsidR="004C5FEE" w:rsidRPr="0091439D">
        <w:rPr>
          <w:rFonts w:ascii="Times New Roman" w:hAnsi="Times New Roman" w:cs="Times New Roman"/>
          <w:sz w:val="24"/>
          <w:szCs w:val="24"/>
        </w:rPr>
        <w:t>fisiologis fungsi tubuhnya dalam menjalani kehamilan dan persalinan</w:t>
      </w:r>
      <w:r w:rsidR="001E3647" w:rsidRPr="0091439D">
        <w:rPr>
          <w:rFonts w:ascii="Times New Roman" w:hAnsi="Times New Roman" w:cs="Times New Roman"/>
          <w:sz w:val="24"/>
          <w:szCs w:val="24"/>
        </w:rPr>
        <w:t xml:space="preserve"> belum optimal</w:t>
      </w:r>
      <w:r w:rsidR="004C5FEE" w:rsidRPr="0091439D">
        <w:rPr>
          <w:rFonts w:ascii="Times New Roman" w:hAnsi="Times New Roman" w:cs="Times New Roman"/>
          <w:sz w:val="24"/>
          <w:szCs w:val="24"/>
        </w:rPr>
        <w:t xml:space="preserve">, </w:t>
      </w:r>
      <w:r w:rsidR="001E3647" w:rsidRPr="0091439D">
        <w:rPr>
          <w:rFonts w:ascii="Times New Roman" w:hAnsi="Times New Roman" w:cs="Times New Roman"/>
          <w:sz w:val="24"/>
          <w:szCs w:val="24"/>
        </w:rPr>
        <w:t>emosinya</w:t>
      </w:r>
      <w:r w:rsidR="004C5FEE" w:rsidRPr="0091439D">
        <w:rPr>
          <w:rFonts w:ascii="Times New Roman" w:hAnsi="Times New Roman" w:cs="Times New Roman"/>
          <w:sz w:val="24"/>
          <w:szCs w:val="24"/>
        </w:rPr>
        <w:t xml:space="preserve"> yang</w:t>
      </w:r>
      <w:r w:rsidR="001E3647" w:rsidRPr="0091439D">
        <w:rPr>
          <w:rFonts w:ascii="Times New Roman" w:hAnsi="Times New Roman" w:cs="Times New Roman"/>
          <w:sz w:val="24"/>
          <w:szCs w:val="24"/>
        </w:rPr>
        <w:t xml:space="preserve"> cenderung</w:t>
      </w:r>
      <w:r w:rsidR="004C5FEE" w:rsidRPr="0091439D">
        <w:rPr>
          <w:rFonts w:ascii="Times New Roman" w:hAnsi="Times New Roman" w:cs="Times New Roman"/>
          <w:sz w:val="24"/>
          <w:szCs w:val="24"/>
        </w:rPr>
        <w:t xml:space="preserve"> masih berubah-ubah</w:t>
      </w:r>
      <w:r w:rsidR="001E3647" w:rsidRPr="0091439D">
        <w:rPr>
          <w:rFonts w:ascii="Times New Roman" w:hAnsi="Times New Roman" w:cs="Times New Roman"/>
          <w:sz w:val="24"/>
          <w:szCs w:val="24"/>
        </w:rPr>
        <w:t>, dan mental</w:t>
      </w:r>
      <w:r w:rsidR="004C5FEE" w:rsidRPr="0091439D">
        <w:rPr>
          <w:rFonts w:ascii="Times New Roman" w:hAnsi="Times New Roman" w:cs="Times New Roman"/>
          <w:sz w:val="24"/>
          <w:szCs w:val="24"/>
        </w:rPr>
        <w:t xml:space="preserve"> yang</w:t>
      </w:r>
      <w:r w:rsidR="001E3647" w:rsidRPr="0091439D">
        <w:rPr>
          <w:rFonts w:ascii="Times New Roman" w:hAnsi="Times New Roman" w:cs="Times New Roman"/>
          <w:sz w:val="24"/>
          <w:szCs w:val="24"/>
        </w:rPr>
        <w:t xml:space="preserve"> belum matang sehingga mudah mengalami </w:t>
      </w:r>
      <w:r w:rsidR="004C5FEE" w:rsidRPr="0091439D">
        <w:rPr>
          <w:rFonts w:ascii="Times New Roman" w:hAnsi="Times New Roman" w:cs="Times New Roman"/>
          <w:sz w:val="24"/>
          <w:szCs w:val="24"/>
        </w:rPr>
        <w:t>tekanan dan guncangan</w:t>
      </w:r>
      <w:r w:rsidR="001E3647" w:rsidRPr="0091439D">
        <w:rPr>
          <w:rFonts w:ascii="Times New Roman" w:hAnsi="Times New Roman" w:cs="Times New Roman"/>
          <w:sz w:val="24"/>
          <w:szCs w:val="24"/>
        </w:rPr>
        <w:t xml:space="preserve">. Semakin muda usia ibu </w:t>
      </w:r>
      <w:r w:rsidR="004C5FEE" w:rsidRPr="0091439D">
        <w:rPr>
          <w:rFonts w:ascii="Times New Roman" w:hAnsi="Times New Roman" w:cs="Times New Roman"/>
          <w:sz w:val="24"/>
          <w:szCs w:val="24"/>
        </w:rPr>
        <w:t>hamil dan menghadapi persalinan sejalan semakin tinggi tingkat</w:t>
      </w:r>
      <w:r w:rsidR="001E3647" w:rsidRPr="0091439D">
        <w:rPr>
          <w:rFonts w:ascii="Times New Roman" w:hAnsi="Times New Roman" w:cs="Times New Roman"/>
          <w:sz w:val="24"/>
          <w:szCs w:val="24"/>
        </w:rPr>
        <w:t xml:space="preserve"> kecemasan </w:t>
      </w:r>
      <w:r w:rsidR="004C5FEE" w:rsidRPr="0091439D">
        <w:rPr>
          <w:rFonts w:ascii="Times New Roman" w:hAnsi="Times New Roman" w:cs="Times New Roman"/>
          <w:sz w:val="24"/>
          <w:szCs w:val="24"/>
        </w:rPr>
        <w:t>yang dirasakan</w:t>
      </w:r>
      <w:r w:rsidR="0054064A" w:rsidRPr="0091439D">
        <w:rPr>
          <w:rFonts w:ascii="Times New Roman" w:hAnsi="Times New Roman" w:cs="Times New Roman"/>
          <w:sz w:val="24"/>
          <w:szCs w:val="24"/>
        </w:rPr>
        <w:t xml:space="preserve"> </w:t>
      </w:r>
      <w:r w:rsidR="0054064A" w:rsidRPr="0091439D">
        <w:rPr>
          <w:rFonts w:ascii="Times New Roman" w:hAnsi="Times New Roman" w:cs="Times New Roman"/>
          <w:sz w:val="24"/>
          <w:szCs w:val="24"/>
        </w:rPr>
        <w:fldChar w:fldCharType="begin" w:fldLock="1"/>
      </w:r>
      <w:r w:rsidR="0054064A" w:rsidRPr="0091439D">
        <w:rPr>
          <w:rFonts w:ascii="Times New Roman" w:hAnsi="Times New Roman" w:cs="Times New Roman"/>
          <w:sz w:val="24"/>
          <w:szCs w:val="24"/>
        </w:rPr>
        <w:instrText>ADDIN CSL_CITATION {"citationItems":[{"id":"ITEM-1","itemData":{"author":[{"dropping-particle":"","family":"Gary","given":"Wulan Puspa","non-dropping-particle":"","parse-names":false,"suffix":""},{"dropping-particle":"","family":"Hijriyati","given":"Yoanita","non-dropping-particle":"","parse-names":false,"suffix":""},{"dropping-particle":"","family":"Kebidanan","given":"Keperawatan Dan","non-dropping-particle":"","parse-names":false,"suffix":""},{"dropping-particle":"","family":"Binawan","given":"Universitas","non-dropping-particle":"","parse-names":false,"suffix":""}],"id":"ITEM-1","issued":{"date-parts":[["2020"]]},"page":"68-76","title":"IBU HAMIL MENJELANG PERSALINAN SPONTAN DI PUSKESMAS KECAMATAN MAKASAR JAKARTA TIMUR Relationship between Characteristics towards Anxiety Levels of Pregnant Women Ahead of Spontaneous Delivery at the Puskesmas District of Makasar , East Jakarta PENDAHULUAN","type":"article-journal","volume":"3"},"uris":["http://www.mendeley.com/documents/?uuid=73b370ec-1c0e-4173-929c-64b40fc0f522"]}],"mendeley":{"formattedCitation":"(Gary et al., 2020)","plainTextFormattedCitation":"(Gary et al., 2020)","previouslyFormattedCitation":"(Gary et al., 2020)"},"properties":{"noteIndex":0},"schema":"https://github.com/citation-style-language/schema/raw/master/csl-citation.json"}</w:instrText>
      </w:r>
      <w:r w:rsidR="0054064A" w:rsidRPr="0091439D">
        <w:rPr>
          <w:rFonts w:ascii="Times New Roman" w:hAnsi="Times New Roman" w:cs="Times New Roman"/>
          <w:sz w:val="24"/>
          <w:szCs w:val="24"/>
        </w:rPr>
        <w:fldChar w:fldCharType="separate"/>
      </w:r>
      <w:r w:rsidR="0054064A" w:rsidRPr="0091439D">
        <w:rPr>
          <w:rFonts w:ascii="Times New Roman" w:hAnsi="Times New Roman" w:cs="Times New Roman"/>
          <w:noProof/>
          <w:sz w:val="24"/>
          <w:szCs w:val="24"/>
        </w:rPr>
        <w:t>(Gary et al., 2020)</w:t>
      </w:r>
      <w:r w:rsidR="0054064A" w:rsidRPr="0091439D">
        <w:rPr>
          <w:rFonts w:ascii="Times New Roman" w:hAnsi="Times New Roman" w:cs="Times New Roman"/>
          <w:sz w:val="24"/>
          <w:szCs w:val="24"/>
        </w:rPr>
        <w:fldChar w:fldCharType="end"/>
      </w:r>
      <w:r w:rsidR="001E3647" w:rsidRPr="0091439D">
        <w:rPr>
          <w:rFonts w:ascii="Times New Roman" w:hAnsi="Times New Roman" w:cs="Times New Roman"/>
          <w:sz w:val="24"/>
          <w:szCs w:val="24"/>
        </w:rPr>
        <w:t xml:space="preserve">. </w:t>
      </w:r>
      <w:r w:rsidR="004C5FEE" w:rsidRPr="0091439D">
        <w:rPr>
          <w:rFonts w:ascii="Times New Roman" w:hAnsi="Times New Roman" w:cs="Times New Roman"/>
          <w:sz w:val="24"/>
          <w:szCs w:val="24"/>
        </w:rPr>
        <w:t>Kesiapan fisik dan mental diperlukan agar dapat menjalani kehamilan lebih tenang dan menghadapi persalinan lebih siap. Ketidaksiapan fisik dan mental akan membuat ibu menjalani kehamilan lebih berat, resiko munculnya masalah kesehatan lebih besar dan menghadapi persalinan dengan kecemasan</w:t>
      </w:r>
      <w:r w:rsidR="001E3647" w:rsidRPr="0091439D">
        <w:rPr>
          <w:rFonts w:ascii="Times New Roman" w:hAnsi="Times New Roman" w:cs="Times New Roman"/>
          <w:sz w:val="24"/>
          <w:szCs w:val="24"/>
        </w:rPr>
        <w:t xml:space="preserve">. </w:t>
      </w:r>
      <w:r w:rsidR="00D83EFC" w:rsidRPr="0091439D">
        <w:rPr>
          <w:rFonts w:ascii="Times New Roman" w:hAnsi="Times New Roman" w:cs="Times New Roman"/>
          <w:sz w:val="24"/>
          <w:szCs w:val="24"/>
        </w:rPr>
        <w:t xml:space="preserve">Usia memiliki pengaruh penting terhadap pola pikir dan perilaku kesehatan ibu hamil, </w:t>
      </w:r>
      <w:r w:rsidR="00051C17" w:rsidRPr="0091439D">
        <w:rPr>
          <w:rFonts w:ascii="Times New Roman" w:hAnsi="Times New Roman" w:cs="Times New Roman"/>
          <w:sz w:val="24"/>
          <w:szCs w:val="24"/>
        </w:rPr>
        <w:t xml:space="preserve">hal itu kemudian berpengaruh pada </w:t>
      </w:r>
      <w:r w:rsidR="00D83EFC" w:rsidRPr="0091439D">
        <w:rPr>
          <w:rFonts w:ascii="Times New Roman" w:hAnsi="Times New Roman" w:cs="Times New Roman"/>
          <w:sz w:val="24"/>
          <w:szCs w:val="24"/>
        </w:rPr>
        <w:t xml:space="preserve">kemampuan ibu dalam merespon dan mengatasi kecemasan dalam menghadapi persalinan. Mekanisme koping yang baik lebih banyak diterapkan oleh </w:t>
      </w:r>
      <w:r w:rsidR="00051C17" w:rsidRPr="0091439D">
        <w:rPr>
          <w:rFonts w:ascii="Times New Roman" w:hAnsi="Times New Roman" w:cs="Times New Roman"/>
          <w:sz w:val="24"/>
          <w:szCs w:val="24"/>
        </w:rPr>
        <w:t xml:space="preserve">ibu hamil </w:t>
      </w:r>
      <w:r w:rsidR="00D83EFC" w:rsidRPr="0091439D">
        <w:rPr>
          <w:rFonts w:ascii="Times New Roman" w:hAnsi="Times New Roman" w:cs="Times New Roman"/>
          <w:sz w:val="24"/>
          <w:szCs w:val="24"/>
        </w:rPr>
        <w:t>dengan usia dan pola fikir yang matang dibandingkan dengan kelompok umur yang lebih muda</w:t>
      </w:r>
      <w:r w:rsidR="0054064A" w:rsidRPr="0091439D">
        <w:rPr>
          <w:rFonts w:ascii="Times New Roman" w:hAnsi="Times New Roman" w:cs="Times New Roman"/>
          <w:sz w:val="24"/>
          <w:szCs w:val="24"/>
        </w:rPr>
        <w:fldChar w:fldCharType="begin" w:fldLock="1"/>
      </w:r>
      <w:r w:rsidR="0054064A" w:rsidRPr="0091439D">
        <w:rPr>
          <w:rFonts w:ascii="Times New Roman" w:hAnsi="Times New Roman" w:cs="Times New Roman"/>
          <w:sz w:val="24"/>
          <w:szCs w:val="24"/>
        </w:rPr>
        <w:instrText>ADDIN CSL_CITATION {"citationItems":[{"id":"ITEM-1","itemData":{"DOI":"10.32584/jikm.v2i2.374","ISSN":"2338-2066","abstract":"ABSTRAK Latar belakang : Rasa cemas pada ibu primigravida timbul akibat kekhawatiran akan proses kelahiran yang aman untuk dirinya dan bayinya. Faktor usia dan sosial ekonomi merupakan faktor  yang dapat mempengaruhi kecemasan pada ibu hamil. Tujuan : Mengetahui hubungan usia dan  sosial ekonomi dengan tingkat kecemasan ibu primigravida dalam menghadapi persalinan.Metode : Jenis penelitian analitik korelasional dengan pendekatan cross sectional. Sampel sebanyak 56 ibu hamil. Teknik sampling menggunakan total sampling.  Instrumen penelitian menggunakan kuesioner untuk mengukur usia ibu, sosial ekonomi dan tingkat kecemasan. Analisa data menggunakan Chi- Square ( α 0,05).Hasil : Ibu primigravida lebih banyak  berusia 20-35 tahun  terdapat 27 responden   (48%).   Sosial ekonomi rendah terdapat 56 responden (76,8%), ibu primigravida dengan kecemasan sedang terdapat 56 responden (58,9%). Ada hubungan antara usia dengan tingkat kecemasan ibu primigravida dalam menghadapi persalinan (p-value =0,043) dan sosial ekonomi dengan tingkat kecemasan ibu primigravida dalam menghadapi persalinan (p-value = 0,007).Simpulan : Ada hubungan antara usia  dan sosial ekonomi dengan tingkat kecemasan ibu primigravida dalam menghadapi persalinan. Kata Kunci      : Usia, Sosial Ekonomi, Tingkat Kecemasan, PrimigravidaKepustakaan   : 20 pustaka (2008-2017)","author":[{"dropping-particle":"","family":"Aniroh","given":"Umi","non-dropping-particle":"","parse-names":false,"suffix":""},{"dropping-particle":"","family":"Fatimah","given":"Riris Fatma","non-dropping-particle":"","parse-names":false,"suffix":""}],"container-title":"Jurnal Ilmu Keperawatan Maternitas","id":"ITEM-1","issue":"2","issued":{"date-parts":[["2019"]]},"page":"1","title":"Tingkat Kecemasan Ibu Primigravida dalam Menghadapi Persalinan Ditinjau dari Usia Ibu dan Sosial Ekonomi","type":"article-journal","volume":"2"},"uris":["http://www.mendeley.com/documents/?uuid=ad4512cb-38a2-45b6-af12-67fcb3b79c27"]}],"mendeley":{"formattedCitation":"(Aniroh &amp; Fatimah, 2019)","plainTextFormattedCitation":"(Aniroh &amp; Fatimah, 2019)","previouslyFormattedCitation":"(Aniroh &amp; Fatimah, 2019)"},"properties":{"noteIndex":0},"schema":"https://github.com/citation-style-language/schema/raw/master/csl-citation.json"}</w:instrText>
      </w:r>
      <w:r w:rsidR="0054064A" w:rsidRPr="0091439D">
        <w:rPr>
          <w:rFonts w:ascii="Times New Roman" w:hAnsi="Times New Roman" w:cs="Times New Roman"/>
          <w:sz w:val="24"/>
          <w:szCs w:val="24"/>
        </w:rPr>
        <w:fldChar w:fldCharType="separate"/>
      </w:r>
      <w:r w:rsidR="0054064A" w:rsidRPr="0091439D">
        <w:rPr>
          <w:rFonts w:ascii="Times New Roman" w:hAnsi="Times New Roman" w:cs="Times New Roman"/>
          <w:noProof/>
          <w:sz w:val="24"/>
          <w:szCs w:val="24"/>
        </w:rPr>
        <w:t>(Aniroh &amp; Fatimah, 2019)</w:t>
      </w:r>
      <w:r w:rsidR="0054064A" w:rsidRPr="0091439D">
        <w:rPr>
          <w:rFonts w:ascii="Times New Roman" w:hAnsi="Times New Roman" w:cs="Times New Roman"/>
          <w:sz w:val="24"/>
          <w:szCs w:val="24"/>
        </w:rPr>
        <w:fldChar w:fldCharType="end"/>
      </w:r>
      <w:r w:rsidR="0054064A" w:rsidRPr="0091439D">
        <w:rPr>
          <w:rFonts w:ascii="Times New Roman" w:hAnsi="Times New Roman" w:cs="Times New Roman"/>
          <w:sz w:val="24"/>
          <w:szCs w:val="24"/>
        </w:rPr>
        <w:t>.</w:t>
      </w:r>
    </w:p>
    <w:p w14:paraId="531BB9AB" w14:textId="37A351A7" w:rsidR="001E3647" w:rsidRPr="0091439D" w:rsidRDefault="00D83EFC"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 xml:space="preserve">Hal yang sama dapat terjadi pada ibu bersalin diatas 35 tahun. Ibu hamil dan bersalin diatas 35 tahun beresiko mengalami gangguan kesehatan selama kehamilannya dan dapat berpengaruh pada persalinannya </w:t>
      </w:r>
      <w:r w:rsidR="001E3647" w:rsidRPr="0091439D">
        <w:rPr>
          <w:rFonts w:ascii="Times New Roman" w:hAnsi="Times New Roman" w:cs="Times New Roman"/>
          <w:sz w:val="24"/>
          <w:szCs w:val="24"/>
        </w:rPr>
        <w:t>dimana</w:t>
      </w:r>
      <w:r w:rsidRPr="0091439D">
        <w:rPr>
          <w:rFonts w:ascii="Times New Roman" w:hAnsi="Times New Roman" w:cs="Times New Roman"/>
          <w:sz w:val="24"/>
          <w:szCs w:val="24"/>
        </w:rPr>
        <w:t xml:space="preserve"> pada usia &gt;35 tahun telah mengalami penurunan kondisi fisik, tenaga dan </w:t>
      </w:r>
      <w:r w:rsidR="001E3647" w:rsidRPr="0091439D">
        <w:rPr>
          <w:rFonts w:ascii="Times New Roman" w:hAnsi="Times New Roman" w:cs="Times New Roman"/>
          <w:sz w:val="24"/>
          <w:szCs w:val="24"/>
        </w:rPr>
        <w:t xml:space="preserve">keadaan fisik </w:t>
      </w:r>
      <w:r w:rsidRPr="0091439D">
        <w:rPr>
          <w:rFonts w:ascii="Times New Roman" w:hAnsi="Times New Roman" w:cs="Times New Roman"/>
          <w:sz w:val="24"/>
          <w:szCs w:val="24"/>
        </w:rPr>
        <w:t xml:space="preserve">ibu </w:t>
      </w:r>
      <w:r w:rsidR="001E3647" w:rsidRPr="0091439D">
        <w:rPr>
          <w:rFonts w:ascii="Times New Roman" w:hAnsi="Times New Roman" w:cs="Times New Roman"/>
          <w:sz w:val="24"/>
          <w:szCs w:val="24"/>
        </w:rPr>
        <w:t xml:space="preserve">sudah tidak </w:t>
      </w:r>
      <w:r w:rsidRPr="0091439D">
        <w:rPr>
          <w:rFonts w:ascii="Times New Roman" w:hAnsi="Times New Roman" w:cs="Times New Roman"/>
          <w:sz w:val="24"/>
          <w:szCs w:val="24"/>
        </w:rPr>
        <w:t>sekuat</w:t>
      </w:r>
      <w:r w:rsidR="001E3647" w:rsidRPr="0091439D">
        <w:rPr>
          <w:rFonts w:ascii="Times New Roman" w:hAnsi="Times New Roman" w:cs="Times New Roman"/>
          <w:sz w:val="24"/>
          <w:szCs w:val="24"/>
        </w:rPr>
        <w:t xml:space="preserve"> seperti pada umur 20-35 tahun.</w:t>
      </w:r>
      <w:r w:rsidR="00051C17" w:rsidRPr="0091439D">
        <w:rPr>
          <w:rFonts w:ascii="Times New Roman" w:hAnsi="Times New Roman" w:cs="Times New Roman"/>
          <w:sz w:val="24"/>
          <w:szCs w:val="24"/>
        </w:rPr>
        <w:t xml:space="preserve"> Kondisi fisiologis yang sudah tidak sebaik di usia 20-35 tahun meningkatkan resiko munculnya masalah kesehatan selama kehamilan, hal tersebut memicu peningkatan kecemasan ibu dalam menghadapi persalinan</w:t>
      </w:r>
      <w:r w:rsidR="0054064A" w:rsidRPr="0091439D">
        <w:rPr>
          <w:rFonts w:ascii="Times New Roman" w:hAnsi="Times New Roman" w:cs="Times New Roman"/>
          <w:sz w:val="24"/>
          <w:szCs w:val="24"/>
        </w:rPr>
        <w:fldChar w:fldCharType="begin" w:fldLock="1"/>
      </w:r>
      <w:r w:rsidR="0054064A" w:rsidRPr="0091439D">
        <w:rPr>
          <w:rFonts w:ascii="Times New Roman" w:hAnsi="Times New Roman" w:cs="Times New Roman"/>
          <w:sz w:val="24"/>
          <w:szCs w:val="24"/>
        </w:rPr>
        <w:instrText>ADDIN CSL_CITATION {"citationItems":[{"id":"ITEM-1","itemData":{"abstract":"Pada setiap masa kehamilan ibu akan mengalami beberapa perubahan, baik perubahan fisik maupun perubahan psikologis yang cukup spesifik. Berdasarkan studi pendahuluan didapatkan ibu hamil masih ada ibu hamil yang cemas berat 0,08% dan cemas berat sekali 0,16%. Adapun tujuan penelitian untuk menganalisa hubungan paritas, usia kehamilan, pekerjaan ibu hamil dengan tingkat cemesan ibu hamil. Metode penelitian analitik dengan pendekatan scrossectional. Varabel independent paritas, usia kehamilan dan pekerjaan, varibel dependen tingkat kecemasan ibu hamil. waktu penelitian di bulan Agustus 2022. Instrument penelitian kuesioner dan HARS. Uji statistic menggunakan regresi berganda α 0,05. Hasil penelitian menunjukkan paritas hampir setengahnya usia kehamilan trimester 2 (49,47%) Sebagian besar multigravida (74,71%), sebagian besar ibu hamil bekerja sebagi ibu rumah tangga (66,32%). ρ&lt;α (0,00&lt;0,0%) yang artinya usia kehamilan berhubungan dengan tingkat kecemasan, ρ&gt;α (0,275&gt;0,05) tidak ada hubungan paritas dengan tingkat kecemasan ibu hamil dan ρ&lt;α (0,00&lt;0,05) ada hubungan pekerjaan dengan tingkat kecemasan ibu hamil. ibu hamil untuk tetap rajin melakukan kunjungan ANC ke tenaga Kesehatan sehingga bisa terdeteksi tingkat kecemasannya sehingga Kesehatan kehamilan dan pertumbuhan serta perkembangan janinnya baik I.","author":[{"dropping-particle":"","family":"Setiawati","given":"Iin","non-dropping-particle":"","parse-names":false,"suffix":""},{"dropping-particle":"","family":"Qomari","given":"Selvia Nurul","non-dropping-particle":"","parse-names":false,"suffix":""},{"dropping-particle":"","family":"Daniati","given":"Dana","non-dropping-particle":"","parse-names":false,"suffix":""}],"container-title":"Jurnal Ilmiah Ilmu Kebidanan dan Kandungan","id":"ITEM-1","issued":{"date-parts":[["2022"]]},"page":"154-160","title":"Hubungan Paritas, usia kehamilan dan pekerjaan ibu hamil dengan tingkat kecemasan ibu hamil di Puskesmas Trageh","type":"article-journal"},"uris":["http://www.mendeley.com/documents/?uuid=a59e4a36-a79a-4e96-8cbc-e6165970a85f"]}],"mendeley":{"formattedCitation":"(Setiawati et al., 2022)","plainTextFormattedCitation":"(Setiawati et al., 2022)","previouslyFormattedCitation":"(Setiawati et al., 2022)"},"properties":{"noteIndex":0},"schema":"https://github.com/citation-style-language/schema/raw/master/csl-citation.json"}</w:instrText>
      </w:r>
      <w:r w:rsidR="0054064A" w:rsidRPr="0091439D">
        <w:rPr>
          <w:rFonts w:ascii="Times New Roman" w:hAnsi="Times New Roman" w:cs="Times New Roman"/>
          <w:sz w:val="24"/>
          <w:szCs w:val="24"/>
        </w:rPr>
        <w:fldChar w:fldCharType="separate"/>
      </w:r>
      <w:r w:rsidR="0054064A" w:rsidRPr="0091439D">
        <w:rPr>
          <w:rFonts w:ascii="Times New Roman" w:hAnsi="Times New Roman" w:cs="Times New Roman"/>
          <w:noProof/>
          <w:sz w:val="24"/>
          <w:szCs w:val="24"/>
        </w:rPr>
        <w:t>(Setiawati et al., 2022)</w:t>
      </w:r>
      <w:r w:rsidR="0054064A" w:rsidRPr="0091439D">
        <w:rPr>
          <w:rFonts w:ascii="Times New Roman" w:hAnsi="Times New Roman" w:cs="Times New Roman"/>
          <w:sz w:val="24"/>
          <w:szCs w:val="24"/>
        </w:rPr>
        <w:fldChar w:fldCharType="end"/>
      </w:r>
      <w:r w:rsidR="00051C17" w:rsidRPr="0091439D">
        <w:rPr>
          <w:rFonts w:ascii="Times New Roman" w:hAnsi="Times New Roman" w:cs="Times New Roman"/>
          <w:sz w:val="24"/>
          <w:szCs w:val="24"/>
        </w:rPr>
        <w:t>.</w:t>
      </w:r>
    </w:p>
    <w:p w14:paraId="5279A8C2" w14:textId="77777777" w:rsidR="00051C17" w:rsidRPr="0091439D" w:rsidRDefault="00051C17" w:rsidP="0091439D">
      <w:pPr>
        <w:pStyle w:val="ListParagraph"/>
        <w:spacing w:after="0" w:line="240" w:lineRule="auto"/>
        <w:ind w:left="426" w:firstLine="294"/>
        <w:jc w:val="both"/>
        <w:rPr>
          <w:rFonts w:ascii="Times New Roman" w:hAnsi="Times New Roman" w:cs="Times New Roman"/>
          <w:sz w:val="24"/>
          <w:szCs w:val="24"/>
        </w:rPr>
      </w:pPr>
    </w:p>
    <w:p w14:paraId="5B3E0A20" w14:textId="52A487D3" w:rsidR="008C6CB3" w:rsidRPr="0091439D" w:rsidRDefault="003D49F1" w:rsidP="0091439D">
      <w:pPr>
        <w:pStyle w:val="ListParagraph"/>
        <w:spacing w:after="0" w:line="240" w:lineRule="auto"/>
        <w:ind w:left="0"/>
        <w:jc w:val="both"/>
        <w:rPr>
          <w:rFonts w:ascii="Times New Roman" w:hAnsi="Times New Roman" w:cs="Times New Roman"/>
          <w:b/>
          <w:bCs/>
          <w:i/>
          <w:sz w:val="24"/>
          <w:szCs w:val="24"/>
        </w:rPr>
      </w:pPr>
      <w:r w:rsidRPr="0091439D">
        <w:rPr>
          <w:rFonts w:ascii="Times New Roman" w:hAnsi="Times New Roman" w:cs="Times New Roman"/>
          <w:b/>
          <w:bCs/>
          <w:i/>
          <w:sz w:val="24"/>
          <w:szCs w:val="24"/>
        </w:rPr>
        <w:t xml:space="preserve">Hubungan Paritas dengan Kecemasan Ibu </w:t>
      </w:r>
      <w:r w:rsidR="002A3B35" w:rsidRPr="0091439D">
        <w:rPr>
          <w:rFonts w:ascii="Times New Roman" w:hAnsi="Times New Roman" w:cs="Times New Roman"/>
          <w:b/>
          <w:bCs/>
          <w:i/>
          <w:sz w:val="24"/>
          <w:szCs w:val="24"/>
        </w:rPr>
        <w:t>pada Kala 1 Persalinan</w:t>
      </w:r>
    </w:p>
    <w:p w14:paraId="5098C1A2" w14:textId="77777777" w:rsidR="00C3579E" w:rsidRPr="0091439D" w:rsidRDefault="00051C17" w:rsidP="0091439D">
      <w:pPr>
        <w:spacing w:after="0" w:line="240" w:lineRule="auto"/>
        <w:ind w:firstLine="426"/>
        <w:jc w:val="both"/>
        <w:rPr>
          <w:rFonts w:ascii="Times New Roman" w:hAnsi="Times New Roman" w:cs="Times New Roman"/>
          <w:sz w:val="24"/>
          <w:szCs w:val="24"/>
        </w:rPr>
      </w:pPr>
      <w:r w:rsidRPr="0091439D">
        <w:rPr>
          <w:rFonts w:ascii="Times New Roman" w:hAnsi="Times New Roman" w:cs="Times New Roman"/>
          <w:sz w:val="24"/>
          <w:szCs w:val="24"/>
        </w:rPr>
        <w:t xml:space="preserve">Hasil penelitian menunjukkan bahwa p-value sebesar 0,008 yang dapat diartikan bahwa terdapat hubungan Paritas dengan kecemasan pada ibu bersalin di Puskesmas Paiton. Hal ini berarti Paritas ibu bersalin memberikan pengaruh yang signifikan pada tingkat kecemasan ibu bersalin. </w:t>
      </w:r>
      <w:r w:rsidR="002620D2" w:rsidRPr="0091439D">
        <w:rPr>
          <w:rFonts w:ascii="Times New Roman" w:hAnsi="Times New Roman" w:cs="Times New Roman"/>
          <w:sz w:val="24"/>
          <w:szCs w:val="24"/>
        </w:rPr>
        <w:t>Hal ini sesuai dengan penelitian Herian (2016) yang menyatakan bahwa kecemasan dapat muncul pada ibu yang pertama kali menjalani kehamilan.</w:t>
      </w:r>
    </w:p>
    <w:p w14:paraId="6D8AB3DC" w14:textId="77777777" w:rsidR="00AB2B6E" w:rsidRDefault="001464F3" w:rsidP="0091439D">
      <w:pPr>
        <w:spacing w:after="0" w:line="240" w:lineRule="auto"/>
        <w:ind w:firstLine="426"/>
        <w:jc w:val="both"/>
        <w:rPr>
          <w:rFonts w:ascii="Times New Roman" w:hAnsi="Times New Roman" w:cs="Times New Roman"/>
          <w:sz w:val="24"/>
          <w:szCs w:val="24"/>
        </w:rPr>
        <w:sectPr w:rsidR="00AB2B6E" w:rsidSect="00AF2D03">
          <w:footerReference w:type="default" r:id="rId16"/>
          <w:pgSz w:w="11906" w:h="16838"/>
          <w:pgMar w:top="1440" w:right="1440" w:bottom="1440" w:left="1440" w:header="708" w:footer="567" w:gutter="0"/>
          <w:cols w:space="708"/>
          <w:docGrid w:linePitch="360"/>
        </w:sectPr>
      </w:pPr>
      <w:r w:rsidRPr="0091439D">
        <w:rPr>
          <w:rFonts w:ascii="Times New Roman" w:hAnsi="Times New Roman" w:cs="Times New Roman"/>
          <w:sz w:val="24"/>
          <w:szCs w:val="24"/>
        </w:rPr>
        <w:t>Kecemasan berhubungan dengan paritas, responden yang tidak mengalami kecemasan sebagian besar merupakan ibu multigravida. Sementara itu, responden yang mengalami kecemasan lebih sebagian besar adalah ibu primigravida. Responden primigravida merasa cemas karena responden menganggap persalinan yang dialaminya merupakan pengalaman pertamanya, dalam hal ini responden merasa cemas dan takut akan kelahiran baru</w:t>
      </w:r>
      <w:r w:rsidR="0054064A" w:rsidRPr="0091439D">
        <w:rPr>
          <w:rFonts w:ascii="Times New Roman" w:hAnsi="Times New Roman" w:cs="Times New Roman"/>
          <w:sz w:val="24"/>
          <w:szCs w:val="24"/>
        </w:rPr>
        <w:fldChar w:fldCharType="begin" w:fldLock="1"/>
      </w:r>
      <w:r w:rsidR="0054064A" w:rsidRPr="0091439D">
        <w:rPr>
          <w:rFonts w:ascii="Times New Roman" w:hAnsi="Times New Roman" w:cs="Times New Roman"/>
          <w:sz w:val="24"/>
          <w:szCs w:val="24"/>
        </w:rPr>
        <w:instrText>ADDIN CSL_CITATION {"citationItems":[{"id":"ITEM-1","itemData":{"DOI":"10.35473/ijm.v1i2.101","ISSN":"2656-1506","abstract":"Kehamilan  merupakan sumber stres khususnya bagi ibu muda dan merupakan episode dramatis terhadap kondisi biologis, psikologis, dan adaptasi dari wanita yang pernah mengalaminya. Sebagian kaum wanita menganggap bahwa kehamilan adalah kodrat yang harus dilalui, tetapi sebagian lagi menganggapnya sebagai peristiwa yang menentukan kehidupan selanjutnya. Kekhawatiran dan kecemasan pada ibu hamil apabila tidak ditangani dengan serius akan membawa dampak dan pengaruh terhadap fisik dan psikis, baik pada ibu maupun janin. Jika hal ini dibiarkan terjadi, maka angka morbiditas dan mortalitas pada ibu hamil akan semakin meningkat. Kecemasan meningkat menjelang persalinan terutama pada trimester III. Di Indoneisa sekitar 28,7% dari 107.000.000 mengalami kecemasan dan di Pulau jawa, sebesar 52,3% atau 355.873 dari 679.765 ibu hamil trimester III yang mengalami kecemasan dalam menghadapi persalinan. Penelitian ini bertujuan untuk mengetahui tingkat kecemasan menghadapi persalinan berdasarkan status kesehatan, graviditas dan usia. Metode  penelitian menggunakan deskriptif analitik dengan rancangan cross sectional study. Lokasi penelitian dilaksanakan di wilayah kerja Puskesmas Jombang. Populasi dalam penelitian ini adalah semua ibu hamil sedangkan pengambilan sampel dengan teknik accidental sampling yaitu ibu hamil trimester III sejumlah 123 responden. Instrument penelitian yang digunakan adalah kuesioner. Hasil penelitian menunjukkan  tingkat kecemasan menghadapi persalinan didapatkan sebanyak 87% ibu hamil mengalami cemas ringan dan 13% ibu hamil mengalami cemas sedang. Analisis bivariate menggunakan uji Chi-Square. Terdapat Status hubungan yang signifikan antara tingkat kecemasan menghadapi persalinan dengan status kesehatan  p=0.000, graviditas  p=0.001 dan usia p=0.032. Tingginya tingkat kecemasan menghadapi persalinan dan adanya hubungan yang signifikan antara status kesehatan, graviditas dan usia terhadap tingkat kecemasan maka diharapkan adanya penyuluhan tentang usia reproduksi sehat, ruang konseling khusus bagi ibu hamil yang mengalami kecemasan dan menambah jadwal kelas ibu hamil, sehingga ibu hamil dapat lebih rutin memeriksakan kehamilannya dan menjadi tempat berbagi pengalaman guna mengurangi tingkat kecemasan menghadapi persalinan.","author":[{"dropping-particle":"","family":"Siallagan","given":"Dorsinta","non-dropping-particle":"","parse-names":false,"suffix":""},{"dropping-particle":"","family":"Lestari","given":"Dwi","non-dropping-particle":"","parse-names":false,"suffix":""}],"container-title":"Indonesian Journal of Midwifery (IJM)","id":"ITEM-1","issue":"2","issued":{"date-parts":[["2018"]]},"page":"104-110","title":"Tingkat Kecemasan Menghadapi Persalinan Berdasarkan Status Kesehatan, Graviditas Dan Usia Di Wilayah Kerja Puskesmas Jombang","type":"article-journal","volume":"1"},"uris":["http://www.mendeley.com/documents/?uuid=4795d020-2e02-4b3f-b4cb-02709f14e08d"]}],"mendeley":{"formattedCitation":"(Siallagan &amp; Lestari, 2018)","plainTextFormattedCitation":"(Siallagan &amp; Lestari, 2018)","previouslyFormattedCitation":"(Siallagan &amp; Lestari, 2018)"},"properties":{"noteIndex":0},"schema":"https://github.com/citation-style-language/schema/raw/master/csl-citation.json"}</w:instrText>
      </w:r>
      <w:r w:rsidR="0054064A" w:rsidRPr="0091439D">
        <w:rPr>
          <w:rFonts w:ascii="Times New Roman" w:hAnsi="Times New Roman" w:cs="Times New Roman"/>
          <w:sz w:val="24"/>
          <w:szCs w:val="24"/>
        </w:rPr>
        <w:fldChar w:fldCharType="separate"/>
      </w:r>
      <w:r w:rsidR="0054064A" w:rsidRPr="0091439D">
        <w:rPr>
          <w:rFonts w:ascii="Times New Roman" w:hAnsi="Times New Roman" w:cs="Times New Roman"/>
          <w:noProof/>
          <w:sz w:val="24"/>
          <w:szCs w:val="24"/>
        </w:rPr>
        <w:t>(Siallagan &amp; Lestari, 2018)</w:t>
      </w:r>
      <w:r w:rsidR="0054064A" w:rsidRPr="0091439D">
        <w:rPr>
          <w:rFonts w:ascii="Times New Roman" w:hAnsi="Times New Roman" w:cs="Times New Roman"/>
          <w:sz w:val="24"/>
          <w:szCs w:val="24"/>
        </w:rPr>
        <w:fldChar w:fldCharType="end"/>
      </w:r>
      <w:r w:rsidRPr="0091439D">
        <w:rPr>
          <w:rFonts w:ascii="Times New Roman" w:hAnsi="Times New Roman" w:cs="Times New Roman"/>
          <w:sz w:val="24"/>
          <w:szCs w:val="24"/>
        </w:rPr>
        <w:t xml:space="preserve">. Pengalaman nyeri bervariasi antara wanita dan selama persalinan pertama dan kelahiran berikutnya pada wanita yang sama atau pada wanita yang berbeda. </w:t>
      </w:r>
      <w:r w:rsidR="002620D2" w:rsidRPr="0091439D">
        <w:rPr>
          <w:rFonts w:ascii="Times New Roman" w:hAnsi="Times New Roman" w:cs="Times New Roman"/>
          <w:sz w:val="24"/>
          <w:szCs w:val="24"/>
        </w:rPr>
        <w:t xml:space="preserve">Kehamilan pertama dapat menjadi masa kritis pada seorang wanita dalam hidupnya. hal ini menjadi pengalaman baru yang memberikan perasaan campur aduk antara kebahagiaan dan harapan, dan kekhawatiran tentang apa yang akan dia jalani dan alami selama kehamilannya, serta ketakutan dan kecemasan tentang apa yang akan dirasakan, dialami dan apa yang akan terjadi </w:t>
      </w:r>
    </w:p>
    <w:p w14:paraId="3A2E162A" w14:textId="62C9A9F9" w:rsidR="005D3128" w:rsidRPr="0091439D" w:rsidRDefault="002620D2" w:rsidP="00AB2B6E">
      <w:pPr>
        <w:spacing w:after="0" w:line="240" w:lineRule="auto"/>
        <w:jc w:val="both"/>
        <w:rPr>
          <w:rFonts w:ascii="Times New Roman" w:hAnsi="Times New Roman" w:cs="Times New Roman"/>
          <w:sz w:val="24"/>
          <w:szCs w:val="24"/>
        </w:rPr>
      </w:pPr>
      <w:r w:rsidRPr="0091439D">
        <w:rPr>
          <w:rFonts w:ascii="Times New Roman" w:hAnsi="Times New Roman" w:cs="Times New Roman"/>
          <w:sz w:val="24"/>
          <w:szCs w:val="24"/>
        </w:rPr>
        <w:t>pada dirinya dan bayinya saat melahirkan. Salah satu ketakutan dan kekhawatiran yang dihadapi para ibu hamil saat melahirkan adalah takut akan rasa sakit, ketakutan, kecemasan dan kekhawatitran tersebut sering terjadi terutama pada ibu yang pertama kali menghadapi persalinan. hal tersebut berbeda dengan ibu yang multigravida yang telah memiliki pengalaman sebelumnya menjalani kehamilan dan persalinan</w:t>
      </w:r>
      <w:r w:rsidR="00FD7AE2" w:rsidRPr="0091439D">
        <w:rPr>
          <w:rFonts w:ascii="Times New Roman" w:hAnsi="Times New Roman" w:cs="Times New Roman"/>
          <w:sz w:val="24"/>
          <w:szCs w:val="24"/>
        </w:rPr>
        <w:fldChar w:fldCharType="begin" w:fldLock="1"/>
      </w:r>
      <w:r w:rsidR="00FD7AE2" w:rsidRPr="0091439D">
        <w:rPr>
          <w:rFonts w:ascii="Times New Roman" w:hAnsi="Times New Roman" w:cs="Times New Roman"/>
          <w:sz w:val="24"/>
          <w:szCs w:val="24"/>
        </w:rPr>
        <w:instrText>ADDIN CSL_CITATION {"citationItems":[{"id":"ITEM-1","itemData":{"DOI":"10.1186/s12884-021-04114-8","ISBN":"1288402104","ISSN":"14712393","PMID":"34548055","abstract":"Background: The aim of this study was to compare fear of childbirth, state and trait anxiety, and childbirth self-efficacy among primiparous and multiparous women in Ahvaz, southwest of Iran. Methods: This cross-sectional study was conducted with 200 pregnant women (100 primiparous and 100 multiparous women) who had been admitted to the maternity ward of hospitals affiliated to Ahvaz Jundishapur University of Medical Sciences, Ahvaz, Iran. The instruments used for data collection in this study included a demographic questionnaire, Delivery Fear Scale (DFS), Spielberger's State-Trait Anxiety Inventory (STAI), and Childbirth Self-Efficacy Inventory (CBSEI). The data were analyzed by chi-square test and independent t-test. Also, the univariate general linear model was used by adjusting for the socio-demographic and obstetric characteristics that were considered as possible confounding variables. Results: The mean score of DFS in primiparous women was significantly higher than that of multiparous women. The mean of the overall score of childbirth self-efficacy of primiparous women was significantly lower than that of multiparous women. The mean score of the outcome expectancies and self-efficacy expectancies was significantly lower in primiparous women compared with multiparous women. There was no statistically significant difference between the two groups in terms of the mean score of STAI. After adjusting for possible confounding variables, the differences between the two groups in terms of fear of childbirth scores, overall childbirth self-efficacy score and self-efficacy expectancies remained significant. Conclusion: Given the high fear of childbirth and low childbirth self-efficacy in primiparous women compared to the multiparous women, appropriate interventions should be adopted by health care providers in order to reduce fear and improve childbirth self-efficacy in primiparous women.","author":[{"dropping-particle":"","family":"Shakarami","given":"Aazam","non-dropping-particle":"","parse-names":false,"suffix":""},{"dropping-particle":"","family":"Mirghafourvand","given":"Mojgan","non-dropping-particle":"","parse-names":false,"suffix":""},{"dropping-particle":"","family":"Abdolalipour","given":"Somyieh","non-dropping-particle":"","parse-names":false,"suffix":""},{"dropping-particle":"","family":"Jafarabadi","given":"Mohammad Asghari","non-dropping-particle":"","parse-names":false,"suffix":""},{"dropping-particle":"","family":"Iravani","given":"Mina","non-dropping-particle":"","parse-names":false,"suffix":""}],"container-title":"BMC Pregnancy and Childbirth","id":"ITEM-1","issue":"1","issued":{"date-parts":[["2021"]]},"page":"1-9","publisher":"BioMed Central","title":"Comparison of fear, anxiety and self-efficacy of childbirth among primiparous and multiparous women","type":"article-journal","volume":"21"},"uris":["http://www.mendeley.com/documents/?uuid=51c7051f-87d7-4c33-8fe1-285035211da5"]}],"mendeley":{"formattedCitation":"(Shakarami et al., 2021)","plainTextFormattedCitation":"(Shakarami et al., 2021)","previouslyFormattedCitation":"(Shakarami et al., 2021)"},"properties":{"noteIndex":0},"schema":"https://github.com/citation-style-language/schema/raw/master/csl-citation.json"}</w:instrText>
      </w:r>
      <w:r w:rsidR="00FD7AE2" w:rsidRPr="0091439D">
        <w:rPr>
          <w:rFonts w:ascii="Times New Roman" w:hAnsi="Times New Roman" w:cs="Times New Roman"/>
          <w:sz w:val="24"/>
          <w:szCs w:val="24"/>
        </w:rPr>
        <w:fldChar w:fldCharType="separate"/>
      </w:r>
      <w:r w:rsidR="00FD7AE2" w:rsidRPr="0091439D">
        <w:rPr>
          <w:rFonts w:ascii="Times New Roman" w:hAnsi="Times New Roman" w:cs="Times New Roman"/>
          <w:noProof/>
          <w:sz w:val="24"/>
          <w:szCs w:val="24"/>
        </w:rPr>
        <w:t>(Shakarami et al., 2021)</w:t>
      </w:r>
      <w:r w:rsidR="00FD7AE2" w:rsidRPr="0091439D">
        <w:rPr>
          <w:rFonts w:ascii="Times New Roman" w:hAnsi="Times New Roman" w:cs="Times New Roman"/>
          <w:sz w:val="24"/>
          <w:szCs w:val="24"/>
        </w:rPr>
        <w:fldChar w:fldCharType="end"/>
      </w:r>
      <w:r w:rsidR="001464F3" w:rsidRPr="0091439D">
        <w:rPr>
          <w:rFonts w:ascii="Times New Roman" w:hAnsi="Times New Roman" w:cs="Times New Roman"/>
          <w:sz w:val="24"/>
          <w:szCs w:val="24"/>
        </w:rPr>
        <w:t xml:space="preserve">. Kecemasan sering kali terjadi pada ibu hamil menjelang persalinan, namun </w:t>
      </w:r>
      <w:r w:rsidRPr="0091439D">
        <w:rPr>
          <w:rFonts w:ascii="Times New Roman" w:hAnsi="Times New Roman" w:cs="Times New Roman"/>
          <w:sz w:val="24"/>
          <w:szCs w:val="24"/>
        </w:rPr>
        <w:t>pengalaman pada kehamilan dan persalinan yang lalu dapat menjadi pembelajaran bagaimana mengatasi ketakutan dan kecemasan dan mempersiapkan persalinan dengan lebih baik</w:t>
      </w:r>
      <w:r w:rsidR="00FD7AE2" w:rsidRPr="0091439D">
        <w:rPr>
          <w:rFonts w:ascii="Times New Roman" w:hAnsi="Times New Roman" w:cs="Times New Roman"/>
          <w:sz w:val="24"/>
          <w:szCs w:val="24"/>
        </w:rPr>
        <w:fldChar w:fldCharType="begin" w:fldLock="1"/>
      </w:r>
      <w:r w:rsidR="00FD7AE2" w:rsidRPr="0091439D">
        <w:rPr>
          <w:rFonts w:ascii="Times New Roman" w:hAnsi="Times New Roman" w:cs="Times New Roman"/>
          <w:sz w:val="24"/>
          <w:szCs w:val="24"/>
        </w:rPr>
        <w:instrText>ADDIN CSL_CITATION {"citationItems":[{"id":"ITEM-1","itemData":{"DOI":"10.35816/jiskh.v11i2.822","ISSN":"2354-6093","abstract":"Pendahuluan: Kehamilan merupakan salah satu ekspresi perwujudan diri sebagai calon ibu dan ayah. Wanita yang hamil mengalami kecemasan tentang berbagai masalah dari satu trimester ke trimester selanjutnya. Kecemasan berubah seiring dengan semakin tua umur kehamilan.\r Tujuan: Mengetahui adanya perbedaan kecemasan antara ibu hamil primigravida dan multigravida pada kehamilan trimester III.\r Metode: Penelitian ini menggunakan metode pendekatan cross sectional dengan menggunakan teknik consecutive sampling. Pengumpulan data dilakukan dengan mengisi kuesioner karakteristik responden dan kuesioner HRS-A.\r Hasil: Uji chi-square usia 0,426; pendidikan 0,567; pekerjaan 0,224; dan penghasilan 0,132; sementara kelompok multigravida terdiri atas usia 0,620; pendidikan 0,582; pekerjaan 0,594; dan penghasilan 0,05.\r Kesimpulan: Bahwa usia, pendidikan, pekerjaan dan penghasilan tidak berpengaruh terhadap perbedaan tingkat kecemasan ibu hamil, terdapat perbedaan yang signifikan terhadap tingkat kecemasan ibu hamil primigravida dan multigravida trimester III.","author":[{"dropping-particle":"","family":"Halman","given":"Dian Pratiwi","non-dropping-particle":"","parse-names":false,"suffix":""},{"dropping-particle":"","family":"Umar","given":"Syaniah","non-dropping-particle":"","parse-names":false,"suffix":""},{"dropping-particle":"","family":"Limbong","given":"Theresia","non-dropping-particle":"","parse-names":false,"suffix":""}],"container-title":"Jurnal Ilmiah Kesehatan Sandi Husada","id":"ITEM-1","issued":{"date-parts":[["2022"]]},"page":"513-521","title":"Perbedaan Tingkat Kecemasan Primigravida dan Multigravida Trimester III dalam Menghadapi Persalinan","type":"article-journal","volume":"11"},"uris":["http://www.mendeley.com/documents/?uuid=dec43661-dca1-408a-b78e-75185d98e919"]}],"mendeley":{"formattedCitation":"(Halman et al., 2022)","plainTextFormattedCitation":"(Halman et al., 2022)","previouslyFormattedCitation":"(Halman et al., 2022)"},"properties":{"noteIndex":0},"schema":"https://github.com/citation-style-language/schema/raw/master/csl-citation.json"}</w:instrText>
      </w:r>
      <w:r w:rsidR="00FD7AE2" w:rsidRPr="0091439D">
        <w:rPr>
          <w:rFonts w:ascii="Times New Roman" w:hAnsi="Times New Roman" w:cs="Times New Roman"/>
          <w:sz w:val="24"/>
          <w:szCs w:val="24"/>
        </w:rPr>
        <w:fldChar w:fldCharType="separate"/>
      </w:r>
      <w:r w:rsidR="00FD7AE2" w:rsidRPr="0091439D">
        <w:rPr>
          <w:rFonts w:ascii="Times New Roman" w:hAnsi="Times New Roman" w:cs="Times New Roman"/>
          <w:noProof/>
          <w:sz w:val="24"/>
          <w:szCs w:val="24"/>
        </w:rPr>
        <w:t>(Halman et al., 2022)</w:t>
      </w:r>
      <w:r w:rsidR="00FD7AE2" w:rsidRPr="0091439D">
        <w:rPr>
          <w:rFonts w:ascii="Times New Roman" w:hAnsi="Times New Roman" w:cs="Times New Roman"/>
          <w:sz w:val="24"/>
          <w:szCs w:val="24"/>
        </w:rPr>
        <w:fldChar w:fldCharType="end"/>
      </w:r>
      <w:r w:rsidRPr="0091439D">
        <w:rPr>
          <w:rFonts w:ascii="Times New Roman" w:hAnsi="Times New Roman" w:cs="Times New Roman"/>
          <w:sz w:val="24"/>
          <w:szCs w:val="24"/>
        </w:rPr>
        <w:t>.</w:t>
      </w:r>
    </w:p>
    <w:p w14:paraId="1C40DFF5" w14:textId="77777777" w:rsidR="00C3579E" w:rsidRPr="0091439D" w:rsidRDefault="00C3579E" w:rsidP="0091439D">
      <w:pPr>
        <w:spacing w:after="0" w:line="240" w:lineRule="auto"/>
        <w:ind w:firstLine="567"/>
        <w:jc w:val="both"/>
        <w:rPr>
          <w:rFonts w:ascii="Times New Roman" w:hAnsi="Times New Roman" w:cs="Times New Roman"/>
          <w:sz w:val="24"/>
          <w:szCs w:val="24"/>
        </w:rPr>
      </w:pPr>
    </w:p>
    <w:p w14:paraId="24A7CB8E" w14:textId="74B94A9F" w:rsidR="008C6CB3" w:rsidRPr="0091439D" w:rsidRDefault="003D49F1" w:rsidP="0091439D">
      <w:pPr>
        <w:pStyle w:val="ListParagraph"/>
        <w:spacing w:after="0" w:line="240" w:lineRule="auto"/>
        <w:ind w:left="0"/>
        <w:jc w:val="both"/>
        <w:rPr>
          <w:rFonts w:ascii="Times New Roman" w:hAnsi="Times New Roman" w:cs="Times New Roman"/>
          <w:b/>
          <w:bCs/>
          <w:i/>
          <w:sz w:val="24"/>
          <w:szCs w:val="24"/>
        </w:rPr>
      </w:pPr>
      <w:r w:rsidRPr="0091439D">
        <w:rPr>
          <w:rFonts w:ascii="Times New Roman" w:hAnsi="Times New Roman" w:cs="Times New Roman"/>
          <w:b/>
          <w:bCs/>
          <w:i/>
          <w:sz w:val="24"/>
          <w:szCs w:val="24"/>
        </w:rPr>
        <w:t xml:space="preserve">Hubungan Pendidikan ibu dengan Kecemasan </w:t>
      </w:r>
      <w:r w:rsidR="002A3B35" w:rsidRPr="0091439D">
        <w:rPr>
          <w:rFonts w:ascii="Times New Roman" w:hAnsi="Times New Roman" w:cs="Times New Roman"/>
          <w:b/>
          <w:bCs/>
          <w:i/>
          <w:sz w:val="24"/>
          <w:szCs w:val="24"/>
        </w:rPr>
        <w:t>pada Kala 1 Persalinan</w:t>
      </w:r>
    </w:p>
    <w:p w14:paraId="131063A6" w14:textId="7A7BC240" w:rsidR="001E3647" w:rsidRDefault="00AB33F8" w:rsidP="0091439D">
      <w:pPr>
        <w:spacing w:after="0" w:line="240" w:lineRule="auto"/>
        <w:ind w:firstLine="426"/>
        <w:jc w:val="both"/>
        <w:rPr>
          <w:rFonts w:ascii="Times New Roman" w:hAnsi="Times New Roman" w:cs="Times New Roman"/>
          <w:sz w:val="24"/>
          <w:szCs w:val="24"/>
        </w:rPr>
      </w:pPr>
      <w:r w:rsidRPr="0091439D">
        <w:rPr>
          <w:rFonts w:ascii="Times New Roman" w:hAnsi="Times New Roman" w:cs="Times New Roman"/>
          <w:sz w:val="24"/>
          <w:szCs w:val="24"/>
        </w:rPr>
        <w:t>Hasil penelitian menunjukkan bahwa p-value sebesar 0,0091 yang dapat diartikan bahwa terdapat hubungan P</w:t>
      </w:r>
      <w:r w:rsidR="0037355A" w:rsidRPr="0091439D">
        <w:rPr>
          <w:rFonts w:ascii="Times New Roman" w:hAnsi="Times New Roman" w:cs="Times New Roman"/>
          <w:sz w:val="24"/>
          <w:szCs w:val="24"/>
        </w:rPr>
        <w:t>endidikan</w:t>
      </w:r>
      <w:r w:rsidRPr="0091439D">
        <w:rPr>
          <w:rFonts w:ascii="Times New Roman" w:hAnsi="Times New Roman" w:cs="Times New Roman"/>
          <w:sz w:val="24"/>
          <w:szCs w:val="24"/>
        </w:rPr>
        <w:t xml:space="preserve"> dengan kecemasan pada ibu bersalin di Puskesmas Paiton. Hal ini berarti Pendidikan ibu bersalin memberikan pengaruh yang signifikan pada tingkat kecemasan ibu bersalin</w:t>
      </w:r>
      <w:r w:rsidR="00EA7E10" w:rsidRPr="0091439D">
        <w:rPr>
          <w:rFonts w:ascii="Times New Roman" w:hAnsi="Times New Roman" w:cs="Times New Roman"/>
          <w:sz w:val="24"/>
          <w:szCs w:val="24"/>
        </w:rPr>
        <w:t xml:space="preserve">. </w:t>
      </w:r>
      <w:r w:rsidR="0037355A" w:rsidRPr="0091439D">
        <w:rPr>
          <w:rFonts w:ascii="Times New Roman" w:eastAsia="Times New Roman" w:hAnsi="Times New Roman" w:cs="Times New Roman"/>
          <w:sz w:val="24"/>
          <w:szCs w:val="24"/>
          <w:lang w:val="en-ID" w:eastAsia="en-ID"/>
        </w:rPr>
        <w:t>Teori menjelaskan bahwa tingkat pendidikan dapat mempengaruhi pemikiran dan tindakan seseorang, orang yang berpendidikan tinggi memiliki kemampuan yang lebih untuk berpikir rasional, memecahkan masalah dan menggunakan mekanisme coping yang positif yang sesuai. Seseorang yang berpendidikan tinggi akan mengalami lebih sedikit kecemasan. Semakin tinggi tingkat pendidikan, semakin besar kemungkinan ibu untuk melakukan konseling, pemeriksaan dan pengobatan kepada tenaga kesehatan yang kompeten dan sesuai dengan kondisi yang dialami dan dirasakan sehingga penangana</w:t>
      </w:r>
      <w:r w:rsidR="0054064A" w:rsidRPr="0091439D">
        <w:rPr>
          <w:rFonts w:ascii="Times New Roman" w:eastAsia="Times New Roman" w:hAnsi="Times New Roman" w:cs="Times New Roman"/>
          <w:sz w:val="24"/>
          <w:szCs w:val="24"/>
          <w:lang w:val="en-ID" w:eastAsia="en-ID"/>
        </w:rPr>
        <w:t>n</w:t>
      </w:r>
      <w:r w:rsidR="0037355A" w:rsidRPr="0091439D">
        <w:rPr>
          <w:rFonts w:ascii="Times New Roman" w:eastAsia="Times New Roman" w:hAnsi="Times New Roman" w:cs="Times New Roman"/>
          <w:sz w:val="24"/>
          <w:szCs w:val="24"/>
          <w:lang w:val="en-ID" w:eastAsia="en-ID"/>
        </w:rPr>
        <w:t xml:space="preserve"> lebih tepat</w:t>
      </w:r>
      <w:r w:rsidR="0054064A" w:rsidRPr="0091439D">
        <w:rPr>
          <w:rFonts w:ascii="Times New Roman" w:eastAsia="Times New Roman" w:hAnsi="Times New Roman" w:cs="Times New Roman"/>
          <w:sz w:val="24"/>
          <w:szCs w:val="24"/>
          <w:lang w:val="en-ID" w:eastAsia="en-ID"/>
        </w:rPr>
        <w:fldChar w:fldCharType="begin" w:fldLock="1"/>
      </w:r>
      <w:r w:rsidR="0054064A" w:rsidRPr="0091439D">
        <w:rPr>
          <w:rFonts w:ascii="Times New Roman" w:eastAsia="Times New Roman" w:hAnsi="Times New Roman" w:cs="Times New Roman"/>
          <w:sz w:val="24"/>
          <w:szCs w:val="24"/>
          <w:lang w:val="en-ID" w:eastAsia="en-ID"/>
        </w:rPr>
        <w:instrText>ADDIN CSL_CITATION {"citationItems":[{"id":"ITEM-1","itemData":{"DOI":"10.2147/IJWH.S399588","ISSN":"11791411","abstract":"The effectiveness of childbirth education (CBE) has long been debated with studies showing contradictory outcomes for mothers and babies. Understanding how what is learned in CBE is translated into practice during labor and birth is an area that requires investigation as this may be a mediating factor in its effectiveness. Bowen family system theory’s concept of differentiation of self, the ability to be guided by and to act from one’s beliefs and values, is an organizing principle that may affect how relational factors affect the use and application of CBE at the time of birth. The ability to act with emotional maturity when faced with a stressor, such as childbirth, depends on an individual’s capability to separate thoughts from the more reactive feeling process. Recognizing how one’s level of differentiation interacts with the anxious responses of others may assist pregnant women and birth partners to make decisions more objectively about how they want to manage the birthing process. For the health professional, understanding the interplay of relationship variables, physiological stress, anxiety and individual reactivity may allow for the provision of more thoughtful evidence-based practice, which may increase objectivity, and aid communication and decision-making for women during birth. Bowen theory, as a comprehensive systems-based approach to understanding human functioning under stress, offers a novel approach to exploring the application of CBE during birth.","author":[{"dropping-particle":"","family":"Sutcliffe","given":"Kerry L.","non-dropping-particle":"","parse-names":false,"suffix":""},{"dropping-particle":"","family":"Levett","given":"Kate","non-dropping-particle":"","parse-names":false,"suffix":""},{"dropping-particle":"","family":"Dahlen","given":"Hannah G.","non-dropping-particle":"","parse-names":false,"suffix":""},{"dropping-particle":"","family":"Newnham","given":"Elizabeth","non-dropping-particle":"","parse-names":false,"suffix":""},{"dropping-particle":"","family":"Mackay","given":"Linda M.","non-dropping-particle":"","parse-names":false,"suffix":""}],"container-title":"International Journal of Women's Health","id":"ITEM-1","issued":{"date-parts":[["2023"]]},"page":"455-465","title":"How Do Anxiety and Relationship Factors Influence the Application of Childbirth Education Strategies During Labor and Birth: A Bowen Family Systems Perspective","type":"article-journal","volume":"15"},"uris":["http://www.mendeley.com/documents/?uuid=db63d7c3-522e-43ad-88a6-c44a46ca315f"]}],"mendeley":{"formattedCitation":"(Sutcliffe et al., 2023)","plainTextFormattedCitation":"(Sutcliffe et al., 2023)","previouslyFormattedCitation":"(Sutcliffe et al., 2023)"},"properties":{"noteIndex":0},"schema":"https://github.com/citation-style-language/schema/raw/master/csl-citation.json"}</w:instrText>
      </w:r>
      <w:r w:rsidR="0054064A" w:rsidRPr="0091439D">
        <w:rPr>
          <w:rFonts w:ascii="Times New Roman" w:eastAsia="Times New Roman" w:hAnsi="Times New Roman" w:cs="Times New Roman"/>
          <w:sz w:val="24"/>
          <w:szCs w:val="24"/>
          <w:lang w:val="en-ID" w:eastAsia="en-ID"/>
        </w:rPr>
        <w:fldChar w:fldCharType="separate"/>
      </w:r>
      <w:r w:rsidR="0054064A" w:rsidRPr="0091439D">
        <w:rPr>
          <w:rFonts w:ascii="Times New Roman" w:eastAsia="Times New Roman" w:hAnsi="Times New Roman" w:cs="Times New Roman"/>
          <w:noProof/>
          <w:sz w:val="24"/>
          <w:szCs w:val="24"/>
          <w:lang w:val="en-ID" w:eastAsia="en-ID"/>
        </w:rPr>
        <w:t>(Sutcliffe et al., 2023)</w:t>
      </w:r>
      <w:r w:rsidR="0054064A" w:rsidRPr="0091439D">
        <w:rPr>
          <w:rFonts w:ascii="Times New Roman" w:eastAsia="Times New Roman" w:hAnsi="Times New Roman" w:cs="Times New Roman"/>
          <w:sz w:val="24"/>
          <w:szCs w:val="24"/>
          <w:lang w:val="en-ID" w:eastAsia="en-ID"/>
        </w:rPr>
        <w:fldChar w:fldCharType="end"/>
      </w:r>
      <w:r w:rsidR="0037355A" w:rsidRPr="0091439D">
        <w:rPr>
          <w:rFonts w:ascii="Times New Roman" w:eastAsia="Times New Roman" w:hAnsi="Times New Roman" w:cs="Times New Roman"/>
          <w:sz w:val="24"/>
          <w:szCs w:val="24"/>
          <w:lang w:val="en-ID" w:eastAsia="en-ID"/>
        </w:rPr>
        <w:t xml:space="preserve">. Ibu yang memiliki pendidikan lebih tinggi cenderung lebih mampu untuk mengambil keputusan akan dirinya. Sebaliknya semakin rendah pendidikan cenderung sulit mengambil keputusan akan dirinya dan bertanya atau mencari saran, pemeriksaan, dan pengobatan yang tepat (tenaga kesehatan), maka semakin besar pula stres yang dialami seseorang, dimana stres dan kecemasan yang diakibatkannya disebabkan oleh kurangnya informasi yang diterima oleh ibu. Pendidikan merupakan kebutuhan dasar manusia yang sangat diperlukan untuk pendewasaan intelektual seseorang. Kematangan intelektual ini mempengaruhi pola pikir seseorang, yang akan terlihat pada cara seseorang bertindak mengambil keputusan. Tingkat pendidikan juga merupakan faktor yang mempengaruhi seberapa reseptif seseorang terhadap ide-ide baru. Semakin tinggi pendidikannya maka semakin tinggi pula ilmunya dan semakin dewasa pula dirinya. Tingkat pendidikan dapat mempengaruhi pemikiran dan tindakan seseorang, orang yang berpendidikan tinggi akan lebih mudah berpikir rasional, sehingga lebih mudah dalam menyelesaikan masalah dan mengetahui cara menggunakan mekanisme koping yang tepat </w:t>
      </w:r>
      <w:r w:rsidR="00B157EA" w:rsidRPr="0091439D">
        <w:rPr>
          <w:rFonts w:ascii="Times New Roman" w:hAnsi="Times New Roman" w:cs="Times New Roman"/>
          <w:sz w:val="24"/>
          <w:szCs w:val="24"/>
        </w:rPr>
        <w:fldChar w:fldCharType="begin" w:fldLock="1"/>
      </w:r>
      <w:r w:rsidR="00B157EA" w:rsidRPr="0091439D">
        <w:rPr>
          <w:rFonts w:ascii="Times New Roman" w:hAnsi="Times New Roman" w:cs="Times New Roman"/>
          <w:sz w:val="24"/>
          <w:szCs w:val="24"/>
        </w:rPr>
        <w:instrText>ADDIN CSL_CITATION {"citationItems":[{"id":"ITEM-1","itemData":{"author":[{"dropping-particle":"","family":"Eka","given":"Anisa","non-dropping-particle":"","parse-names":false,"suffix":""},{"dropping-particle":"","family":"Putri","given":"Suwarno","non-dropping-particle":"","parse-names":false,"suffix":""},{"dropping-particle":"","family":"Rukiah","given":"Nining","non-dropping-particle":"","parse-names":false,"suffix":""},{"dropping-particle":"","family":"Shifa","given":"Nurul Ainul","non-dropping-particle":"","parse-names":false,"suffix":""}],"id":"ITEM-1","issued":{"date-parts":[["2023"]]},"page":"223-230","title":"Hubungan Pengetahuan dengan Tingkat Kecemasan Ibu Hamil Trimester III di Puskesmas Ciawi Kabupaten Bogor Tahun 2021","type":"article-journal"},"uris":["http://www.mendeley.com/documents/?uuid=886fdb64-e66c-4a38-b54f-2c36065092fd"]}],"mendeley":{"formattedCitation":"(Eka et al., 2023)","plainTextFormattedCitation":"(Eka et al., 2023)","previouslyFormattedCitation":"(Eka et al., 2023)"},"properties":{"noteIndex":0},"schema":"https://github.com/citation-style-language/schema/raw/master/csl-citation.json"}</w:instrText>
      </w:r>
      <w:r w:rsidR="00B157EA" w:rsidRPr="0091439D">
        <w:rPr>
          <w:rFonts w:ascii="Times New Roman" w:hAnsi="Times New Roman" w:cs="Times New Roman"/>
          <w:sz w:val="24"/>
          <w:szCs w:val="24"/>
        </w:rPr>
        <w:fldChar w:fldCharType="separate"/>
      </w:r>
      <w:r w:rsidR="00B157EA" w:rsidRPr="0091439D">
        <w:rPr>
          <w:rFonts w:ascii="Times New Roman" w:hAnsi="Times New Roman" w:cs="Times New Roman"/>
          <w:noProof/>
          <w:sz w:val="24"/>
          <w:szCs w:val="24"/>
        </w:rPr>
        <w:t>(Eka et al., 2023)</w:t>
      </w:r>
      <w:r w:rsidR="00B157EA" w:rsidRPr="0091439D">
        <w:rPr>
          <w:rFonts w:ascii="Times New Roman" w:hAnsi="Times New Roman" w:cs="Times New Roman"/>
          <w:sz w:val="24"/>
          <w:szCs w:val="24"/>
        </w:rPr>
        <w:fldChar w:fldCharType="end"/>
      </w:r>
      <w:r w:rsidR="00B157EA" w:rsidRPr="0091439D">
        <w:rPr>
          <w:rFonts w:ascii="Times New Roman" w:hAnsi="Times New Roman" w:cs="Times New Roman"/>
          <w:sz w:val="24"/>
          <w:szCs w:val="24"/>
        </w:rPr>
        <w:t>. Dengan kata lain, seseorang dengan pendidikan yang tinggi tidak akan mengalami kecemasan</w:t>
      </w:r>
      <w:r w:rsidR="00B157EA" w:rsidRPr="0091439D">
        <w:rPr>
          <w:rFonts w:ascii="Times New Roman" w:hAnsi="Times New Roman" w:cs="Times New Roman"/>
          <w:sz w:val="24"/>
          <w:szCs w:val="24"/>
        </w:rPr>
        <w:fldChar w:fldCharType="begin" w:fldLock="1"/>
      </w:r>
      <w:r w:rsidR="00B157EA" w:rsidRPr="0091439D">
        <w:rPr>
          <w:rFonts w:ascii="Times New Roman" w:hAnsi="Times New Roman" w:cs="Times New Roman"/>
          <w:sz w:val="24"/>
          <w:szCs w:val="24"/>
        </w:rPr>
        <w:instrText>ADDIN CSL_CITATION {"citationItems":[{"id":"ITEM-1","itemData":{"DOI":"10.30602/jkk.v7i1.718","ISSN":"2460-1853","abstract":"Latar Belakang: Persalinan dapat menjadi sumber stressor kecemasan. Efek dari kecemasan dalam persalinan dapat memicu keluarnya kadar katekolamin secara berlebih, sehingga dapat berakibat turunnya aliran darah ke rahim dan dapat menyebabkan lamanya persalinan kala I fase aktif. Berdasarkan penelitian menunjukkan sebagian besar (72,7%) ibu bersalin mengalami kecemasan,    mayoritas     dalam     kecemasan     sedang.  Tujuan: Penelitian ini bertujuan untuk mengetahui hubungan usia, paritas, pendidikan, dan dukungan keluarga dengan kecemasan pada ibu bersalin kala I fase aktif di klinik bersalin Esti Husada Semarang. Metode: Desain penelitian ini survei analitik dengan pendekatan cross sectional, populasinya seluruh ibu bersalin yaitu 25 responden, sampelnya seluruh ibu bersalin kala I fase aktif yang memenuhi kriteria inklusi dan eksklusi yaitu berjumlah 22, pengambilan sampel dengan teknik accidental sampling menggunakan kuesioner. Pengukuran tingkat kecemasan menggunakan skala HARS (Hamilton Anxiety Rating Scale). Hasil: Hasil penelitian menunjukkan sebagian besar ibu bersalin memiliki usia tidak beresiko, paritas multigravida, berpendidikan SMA/SMK, mendapatkan dukungan dari keluarga, dan mengalami kecemasan. Ada hubungan usia dengan kecemasan (p&lt;0,05), ada hubungan paritas dengan kecemasan (p&lt;0,05), ada hubungan pendidikan dengan kecemasan (p&lt;0,05), ada hubungan dukungan keluarga dengan kecemasan (p&lt;0,05). Kesimpulan: Ada hubungan antara usia, paritas, pendidikan, dan dukungan keluarga dengan kecemasan ibu bersalin kala I fase aktif.","author":[{"dropping-particle":"","family":"Sutrisminah","given":"Emi","non-dropping-particle":"","parse-names":false,"suffix":""},{"dropping-particle":"","family":"Susiloningtyas","given":"Is","non-dropping-particle":"","parse-names":false,"suffix":""},{"dropping-particle":"","family":"Jayanti","given":"Murni","non-dropping-particle":"","parse-names":false,"suffix":""}],"container-title":"Jurnal Kebidanan Khatulistiwa","id":"ITEM-1","issue":"1","issued":{"date-parts":[["2021"]]},"page":"15","title":"Hubungan Usia, Paritas, Pendidikan Dan Dukungan Keluarga Dengan Kecemasan Ibu Bersalin Kala I Di Klinik Bersalin Esti Husada Semarang","type":"article-journal","volume":"7"},"uris":["http://www.mendeley.com/documents/?uuid=86d32783-11b6-464e-9615-9082d34fbd38"]}],"mendeley":{"formattedCitation":"(Sutrisminah et al., 2021)","plainTextFormattedCitation":"(Sutrisminah et al., 2021)","previouslyFormattedCitation":"(Sutrisminah et al., 2021)"},"properties":{"noteIndex":0},"schema":"https://github.com/citation-style-language/schema/raw/master/csl-citation.json"}</w:instrText>
      </w:r>
      <w:r w:rsidR="00B157EA" w:rsidRPr="0091439D">
        <w:rPr>
          <w:rFonts w:ascii="Times New Roman" w:hAnsi="Times New Roman" w:cs="Times New Roman"/>
          <w:sz w:val="24"/>
          <w:szCs w:val="24"/>
        </w:rPr>
        <w:fldChar w:fldCharType="separate"/>
      </w:r>
      <w:r w:rsidR="00B157EA" w:rsidRPr="0091439D">
        <w:rPr>
          <w:rFonts w:ascii="Times New Roman" w:hAnsi="Times New Roman" w:cs="Times New Roman"/>
          <w:noProof/>
          <w:sz w:val="24"/>
          <w:szCs w:val="24"/>
        </w:rPr>
        <w:t>(Sutrisminah et al., 2021)</w:t>
      </w:r>
      <w:r w:rsidR="00B157EA" w:rsidRPr="0091439D">
        <w:rPr>
          <w:rFonts w:ascii="Times New Roman" w:hAnsi="Times New Roman" w:cs="Times New Roman"/>
          <w:sz w:val="24"/>
          <w:szCs w:val="24"/>
        </w:rPr>
        <w:fldChar w:fldCharType="end"/>
      </w:r>
    </w:p>
    <w:p w14:paraId="78D81B91" w14:textId="77777777" w:rsidR="0091439D" w:rsidRPr="0091439D" w:rsidRDefault="0091439D" w:rsidP="0091439D">
      <w:pPr>
        <w:spacing w:after="0" w:line="240" w:lineRule="auto"/>
        <w:ind w:firstLine="426"/>
        <w:jc w:val="both"/>
        <w:rPr>
          <w:rFonts w:ascii="Times New Roman" w:eastAsia="Times New Roman" w:hAnsi="Times New Roman" w:cs="Times New Roman"/>
          <w:sz w:val="24"/>
          <w:szCs w:val="24"/>
          <w:lang w:val="en-ID" w:eastAsia="en-ID"/>
        </w:rPr>
      </w:pPr>
    </w:p>
    <w:p w14:paraId="18BA35CD" w14:textId="5ED2E05C" w:rsidR="008C6CB3" w:rsidRPr="0091439D" w:rsidRDefault="00834D15" w:rsidP="0091439D">
      <w:pPr>
        <w:pStyle w:val="ListParagraph"/>
        <w:spacing w:after="0" w:line="240" w:lineRule="auto"/>
        <w:ind w:left="0"/>
        <w:jc w:val="both"/>
        <w:rPr>
          <w:rFonts w:ascii="Times New Roman" w:hAnsi="Times New Roman" w:cs="Times New Roman"/>
          <w:b/>
          <w:bCs/>
          <w:i/>
          <w:sz w:val="24"/>
          <w:szCs w:val="24"/>
        </w:rPr>
      </w:pPr>
      <w:r w:rsidRPr="0091439D">
        <w:rPr>
          <w:rFonts w:ascii="Times New Roman" w:hAnsi="Times New Roman" w:cs="Times New Roman"/>
          <w:b/>
          <w:bCs/>
          <w:i/>
          <w:sz w:val="24"/>
          <w:szCs w:val="24"/>
        </w:rPr>
        <w:t>Hubungan Pekerjaan ibu dengan Kecemasan pada Kala 1 Persalinan</w:t>
      </w:r>
    </w:p>
    <w:p w14:paraId="4E31F52B" w14:textId="77777777" w:rsidR="00C3579E" w:rsidRPr="0091439D" w:rsidRDefault="0037355A"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 xml:space="preserve">Hasil penelitian menunjukkan bahwa p-value sebesar 0,011 yang dapat diartikan bahwa terdapat hubungan Pekerjaan ibu dengan kecemasan pada ibu bersalin di Puskesmas Paiton. Hal ini berarti </w:t>
      </w:r>
      <w:r w:rsidR="002F1C97" w:rsidRPr="0091439D">
        <w:rPr>
          <w:rFonts w:ascii="Times New Roman" w:hAnsi="Times New Roman" w:cs="Times New Roman"/>
          <w:sz w:val="24"/>
          <w:szCs w:val="24"/>
        </w:rPr>
        <w:t>Pekerjaan</w:t>
      </w:r>
      <w:r w:rsidRPr="0091439D">
        <w:rPr>
          <w:rFonts w:ascii="Times New Roman" w:hAnsi="Times New Roman" w:cs="Times New Roman"/>
          <w:sz w:val="24"/>
          <w:szCs w:val="24"/>
        </w:rPr>
        <w:t xml:space="preserve"> ibu bersalin memberikan pengaruh yang signifikan pada tingkat kecemasan ibu bersalin.</w:t>
      </w:r>
    </w:p>
    <w:p w14:paraId="10008DD3" w14:textId="77777777" w:rsidR="00AB2B6E" w:rsidRDefault="0024610F" w:rsidP="0091439D">
      <w:pPr>
        <w:pStyle w:val="ListParagraph"/>
        <w:spacing w:after="0" w:line="240" w:lineRule="auto"/>
        <w:ind w:left="0" w:firstLine="426"/>
        <w:jc w:val="both"/>
        <w:rPr>
          <w:rFonts w:ascii="Times New Roman" w:hAnsi="Times New Roman" w:cs="Times New Roman"/>
          <w:sz w:val="24"/>
          <w:szCs w:val="24"/>
        </w:rPr>
        <w:sectPr w:rsidR="00AB2B6E" w:rsidSect="00AF2D03">
          <w:footerReference w:type="default" r:id="rId17"/>
          <w:pgSz w:w="11906" w:h="16838"/>
          <w:pgMar w:top="1440" w:right="1440" w:bottom="1440" w:left="1440" w:header="708" w:footer="567" w:gutter="0"/>
          <w:cols w:space="708"/>
          <w:docGrid w:linePitch="360"/>
        </w:sectPr>
      </w:pPr>
      <w:r w:rsidRPr="0091439D">
        <w:rPr>
          <w:rFonts w:ascii="Times New Roman" w:hAnsi="Times New Roman" w:cs="Times New Roman"/>
          <w:sz w:val="24"/>
          <w:szCs w:val="24"/>
        </w:rPr>
        <w:t>Pengalaman dan informasi yang didapat dari orang lain akan menambah informasi informal yang dimiliki seseorang. Hal ini dapat terjadi saat seseorang berinteraksi ketika sedang bekerja atau ketika berinteraksi sosial. Hasil penelitian Gary (2020) menunjukkan bahwa ibu hamil yang melakukan pekerjaan rumah seringkali lebih cemas karena lebih sedikit melalukan interaksi dengan orang lain.</w:t>
      </w:r>
      <w:r w:rsidR="00704C4F" w:rsidRPr="0091439D">
        <w:rPr>
          <w:rFonts w:ascii="Times New Roman" w:hAnsi="Times New Roman" w:cs="Times New Roman"/>
          <w:sz w:val="24"/>
          <w:szCs w:val="24"/>
        </w:rPr>
        <w:t xml:space="preserve"> Ibu rumah tangga melakukan interaksi lebih banyak dengan keluarga dan mendapatkan saran dan pengalaman hanya dari lingkungan keluarga dan sekitar</w:t>
      </w:r>
      <w:r w:rsidR="0054064A" w:rsidRPr="0091439D">
        <w:rPr>
          <w:rFonts w:ascii="Times New Roman" w:hAnsi="Times New Roman" w:cs="Times New Roman"/>
          <w:sz w:val="24"/>
          <w:szCs w:val="24"/>
        </w:rPr>
        <w:fldChar w:fldCharType="begin" w:fldLock="1"/>
      </w:r>
      <w:r w:rsidR="00FD7AE2" w:rsidRPr="0091439D">
        <w:rPr>
          <w:rFonts w:ascii="Times New Roman" w:hAnsi="Times New Roman" w:cs="Times New Roman"/>
          <w:sz w:val="24"/>
          <w:szCs w:val="24"/>
        </w:rPr>
        <w:instrText>ADDIN CSL_CITATION {"citationItems":[{"id":"ITEM-1","itemData":{"author":[{"dropping-particle":"","family":"Gary","given":"Wulan Puspa","non-dropping-particle":"","parse-names":false,"suffix":""},{"dropping-particle":"","family":"Hijriyati","given":"Yoanita","non-dropping-particle":"","parse-names":false,"suffix":""},{"dropping-particle":"","family":"Kebidanan","given":"Keperawatan Dan","non-dropping-particle":"","parse-names":false,"suffix":""},{"dropping-particle":"","family":"Binawan","given":"Universitas","non-dropping-particle":"","parse-names":false,"suffix":""}],"id":"ITEM-1","issued":{"date-parts":[["2020"]]},"page":"68-76","title":"IBU HAMIL MENJELANG PERSALINAN SPONTAN DI PUSKESMAS KECAMATAN MAKASAR JAKARTA TIMUR Relationship between Characteristics towards Anxiety Levels of Pregnant Women Ahead of Spontaneous Delivery at the Puskesmas District of Makasar , East Jakarta PENDAHULUAN","type":"article-journal","volume":"3"},"uris":["http://www.mendeley.com/documents/?uuid=73b370ec-1c0e-4173-929c-64b40fc0f522"]}],"mendeley":{"formattedCitation":"(Gary et al., 2020)","plainTextFormattedCitation":"(Gary et al., 2020)","previouslyFormattedCitation":"(Gary et al., 2020)"},"properties":{"noteIndex":0},"schema":"https://github.com/citation-style-language/schema/raw/master/csl-citation.json"}</w:instrText>
      </w:r>
      <w:r w:rsidR="0054064A" w:rsidRPr="0091439D">
        <w:rPr>
          <w:rFonts w:ascii="Times New Roman" w:hAnsi="Times New Roman" w:cs="Times New Roman"/>
          <w:sz w:val="24"/>
          <w:szCs w:val="24"/>
        </w:rPr>
        <w:fldChar w:fldCharType="separate"/>
      </w:r>
      <w:r w:rsidR="0054064A" w:rsidRPr="0091439D">
        <w:rPr>
          <w:rFonts w:ascii="Times New Roman" w:hAnsi="Times New Roman" w:cs="Times New Roman"/>
          <w:noProof/>
          <w:sz w:val="24"/>
          <w:szCs w:val="24"/>
        </w:rPr>
        <w:t>(Gary et al., 2020)</w:t>
      </w:r>
      <w:r w:rsidR="0054064A" w:rsidRPr="0091439D">
        <w:rPr>
          <w:rFonts w:ascii="Times New Roman" w:hAnsi="Times New Roman" w:cs="Times New Roman"/>
          <w:sz w:val="24"/>
          <w:szCs w:val="24"/>
        </w:rPr>
        <w:fldChar w:fldCharType="end"/>
      </w:r>
      <w:r w:rsidR="00704C4F" w:rsidRPr="0091439D">
        <w:rPr>
          <w:rFonts w:ascii="Times New Roman" w:hAnsi="Times New Roman" w:cs="Times New Roman"/>
          <w:sz w:val="24"/>
          <w:szCs w:val="24"/>
        </w:rPr>
        <w:t>.</w:t>
      </w:r>
      <w:r w:rsidRPr="0091439D">
        <w:rPr>
          <w:rFonts w:ascii="Times New Roman" w:hAnsi="Times New Roman" w:cs="Times New Roman"/>
          <w:sz w:val="24"/>
          <w:szCs w:val="24"/>
        </w:rPr>
        <w:t xml:space="preserve"> Ibu bekerja memungkinkan ibu menyerap informasi dan pengalaman kehamilan dari </w:t>
      </w:r>
      <w:r w:rsidR="00704C4F" w:rsidRPr="0091439D">
        <w:rPr>
          <w:rFonts w:ascii="Times New Roman" w:hAnsi="Times New Roman" w:cs="Times New Roman"/>
          <w:sz w:val="24"/>
          <w:szCs w:val="24"/>
        </w:rPr>
        <w:t>lebih banyak orang</w:t>
      </w:r>
      <w:r w:rsidRPr="0091439D">
        <w:rPr>
          <w:rFonts w:ascii="Times New Roman" w:hAnsi="Times New Roman" w:cs="Times New Roman"/>
          <w:sz w:val="24"/>
          <w:szCs w:val="24"/>
        </w:rPr>
        <w:t xml:space="preserve">, karena ibu bekerja akan lebih sering bertemu dengan orang </w:t>
      </w:r>
    </w:p>
    <w:p w14:paraId="79FB47ED" w14:textId="01ED847E" w:rsidR="001E3647" w:rsidRPr="0091439D" w:rsidRDefault="0024610F" w:rsidP="00AB2B6E">
      <w:pPr>
        <w:pStyle w:val="ListParagraph"/>
        <w:spacing w:after="0" w:line="240" w:lineRule="auto"/>
        <w:ind w:left="0"/>
        <w:jc w:val="both"/>
        <w:rPr>
          <w:rFonts w:ascii="Times New Roman" w:hAnsi="Times New Roman" w:cs="Times New Roman"/>
          <w:sz w:val="24"/>
          <w:szCs w:val="24"/>
        </w:rPr>
      </w:pPr>
      <w:r w:rsidRPr="0091439D">
        <w:rPr>
          <w:rFonts w:ascii="Times New Roman" w:hAnsi="Times New Roman" w:cs="Times New Roman"/>
          <w:sz w:val="24"/>
          <w:szCs w:val="24"/>
        </w:rPr>
        <w:t>lain. Selain itu, ibu yang bekerja juga berpengaruh dalam mengidentifikasi pemicu stres sehingga mereka dapat mengelola kecemasannya dengan lebih baik. Seperti disebutkan dalam penelitian, pekerjaan mempengaruhi pemicu stres seseorang dengan aktivitas di luar rumah, sehingga banyak menerima pengaruh dari teman dan banyak informasi serta pengalaman dari orang lain dapat mengubah cara pandang seseorang dalam menerima dan mengelola kecemasan. Persalinan mengidentifikasi sarana interaksi sosial yang berfungsi sebagai bahan koping adaptif yang dilakukan ibu. Informasi yang beragam dan berfokus pada kesehatan lebih mudah diperoleh bagi ibu bekerja</w:t>
      </w:r>
      <w:r w:rsidR="00FD7AE2" w:rsidRPr="0091439D">
        <w:rPr>
          <w:rFonts w:ascii="Times New Roman" w:hAnsi="Times New Roman" w:cs="Times New Roman"/>
          <w:sz w:val="24"/>
          <w:szCs w:val="24"/>
        </w:rPr>
        <w:fldChar w:fldCharType="begin" w:fldLock="1"/>
      </w:r>
      <w:r w:rsidR="00FD7AE2" w:rsidRPr="0091439D">
        <w:rPr>
          <w:rFonts w:ascii="Times New Roman" w:hAnsi="Times New Roman" w:cs="Times New Roman"/>
          <w:sz w:val="24"/>
          <w:szCs w:val="24"/>
        </w:rPr>
        <w:instrText>ADDIN CSL_CITATION {"citationItems":[{"id":"ITEM-1","itemData":{"abstract":"Pada setiap masa kehamilan ibu akan mengalami beberapa perubahan, baik perubahan fisik maupun perubahan psikologis yang cukup spesifik. Berdasarkan studi pendahuluan didapatkan ibu hamil masih ada ibu hamil yang cemas berat 0,08% dan cemas berat sekali 0,16%. Adapun tujuan penelitian untuk menganalisa hubungan paritas, usia kehamilan, pekerjaan ibu hamil dengan tingkat cemesan ibu hamil. Metode penelitian analitik dengan pendekatan scrossectional. Varabel independent paritas, usia kehamilan dan pekerjaan, varibel dependen tingkat kecemasan ibu hamil. waktu penelitian di bulan Agustus 2022. Instrument penelitian kuesioner dan HARS. Uji statistic menggunakan regresi berganda α 0,05. Hasil penelitian menunjukkan paritas hampir setengahnya usia kehamilan trimester 2 (49,47%) Sebagian besar multigravida (74,71%), sebagian besar ibu hamil bekerja sebagi ibu rumah tangga (66,32%). ρ&lt;α (0,00&lt;0,0%) yang artinya usia kehamilan berhubungan dengan tingkat kecemasan, ρ&gt;α (0,275&gt;0,05) tidak ada hubungan paritas dengan tingkat kecemasan ibu hamil dan ρ&lt;α (0,00&lt;0,05) ada hubungan pekerjaan dengan tingkat kecemasan ibu hamil. ibu hamil untuk tetap rajin melakukan kunjungan ANC ke tenaga Kesehatan sehingga bisa terdeteksi tingkat kecemasannya sehingga Kesehatan kehamilan dan pertumbuhan serta perkembangan janinnya baik I.","author":[{"dropping-particle":"","family":"Setiawati","given":"Iin","non-dropping-particle":"","parse-names":false,"suffix":""},{"dropping-particle":"","family":"Qomari","given":"Selvia Nurul","non-dropping-particle":"","parse-names":false,"suffix":""},{"dropping-particle":"","family":"Daniati","given":"Dana","non-dropping-particle":"","parse-names":false,"suffix":""}],"container-title":"Jurnal Ilmiah Ilmu Kebidanan dan Kandungan","id":"ITEM-1","issued":{"date-parts":[["2022"]]},"page":"154-160","title":"Hubungan Paritas, usia kehamilan dan pekerjaan ibu hamil dengan tingkat kecemasan ibu hamil di Puskesmas Trageh","type":"article-journal"},"uris":["http://www.mendeley.com/documents/?uuid=a59e4a36-a79a-4e96-8cbc-e6165970a85f"]}],"mendeley":{"formattedCitation":"(Setiawati et al., 2022)","plainTextFormattedCitation":"(Setiawati et al., 2022)","previouslyFormattedCitation":"(Setiawati et al., 2022)"},"properties":{"noteIndex":0},"schema":"https://github.com/citation-style-language/schema/raw/master/csl-citation.json"}</w:instrText>
      </w:r>
      <w:r w:rsidR="00FD7AE2" w:rsidRPr="0091439D">
        <w:rPr>
          <w:rFonts w:ascii="Times New Roman" w:hAnsi="Times New Roman" w:cs="Times New Roman"/>
          <w:sz w:val="24"/>
          <w:szCs w:val="24"/>
        </w:rPr>
        <w:fldChar w:fldCharType="separate"/>
      </w:r>
      <w:r w:rsidR="00FD7AE2" w:rsidRPr="0091439D">
        <w:rPr>
          <w:rFonts w:ascii="Times New Roman" w:hAnsi="Times New Roman" w:cs="Times New Roman"/>
          <w:noProof/>
          <w:sz w:val="24"/>
          <w:szCs w:val="24"/>
        </w:rPr>
        <w:t>(Setiawati et al., 2022)</w:t>
      </w:r>
      <w:r w:rsidR="00FD7AE2" w:rsidRPr="0091439D">
        <w:rPr>
          <w:rFonts w:ascii="Times New Roman" w:hAnsi="Times New Roman" w:cs="Times New Roman"/>
          <w:sz w:val="24"/>
          <w:szCs w:val="24"/>
        </w:rPr>
        <w:fldChar w:fldCharType="end"/>
      </w:r>
      <w:r w:rsidR="00704C4F" w:rsidRPr="0091439D">
        <w:rPr>
          <w:rFonts w:ascii="Times New Roman" w:hAnsi="Times New Roman" w:cs="Times New Roman"/>
          <w:sz w:val="24"/>
          <w:szCs w:val="24"/>
        </w:rPr>
        <w:t>.</w:t>
      </w:r>
    </w:p>
    <w:p w14:paraId="2F666037" w14:textId="77777777" w:rsidR="0024610F" w:rsidRPr="0091439D" w:rsidRDefault="0024610F" w:rsidP="0091439D">
      <w:pPr>
        <w:spacing w:after="0" w:line="240" w:lineRule="auto"/>
        <w:jc w:val="both"/>
        <w:rPr>
          <w:rFonts w:ascii="Times New Roman" w:hAnsi="Times New Roman" w:cs="Times New Roman"/>
          <w:b/>
          <w:bCs/>
          <w:sz w:val="24"/>
          <w:szCs w:val="24"/>
        </w:rPr>
      </w:pPr>
    </w:p>
    <w:p w14:paraId="7852518A" w14:textId="1B0160C1" w:rsidR="008C6CB3" w:rsidRPr="0091439D" w:rsidRDefault="00834D15" w:rsidP="0091439D">
      <w:pPr>
        <w:pStyle w:val="ListParagraph"/>
        <w:spacing w:after="0" w:line="240" w:lineRule="auto"/>
        <w:ind w:left="0"/>
        <w:jc w:val="both"/>
        <w:rPr>
          <w:rFonts w:ascii="Times New Roman" w:hAnsi="Times New Roman" w:cs="Times New Roman"/>
          <w:b/>
          <w:bCs/>
          <w:i/>
          <w:sz w:val="24"/>
          <w:szCs w:val="24"/>
        </w:rPr>
      </w:pPr>
      <w:r w:rsidRPr="0091439D">
        <w:rPr>
          <w:rFonts w:ascii="Times New Roman" w:hAnsi="Times New Roman" w:cs="Times New Roman"/>
          <w:b/>
          <w:bCs/>
          <w:i/>
          <w:sz w:val="24"/>
          <w:szCs w:val="24"/>
        </w:rPr>
        <w:t>Hubungan Pendampingan Suami dengan Kecemasan pada Kala 1 Persalinan</w:t>
      </w:r>
    </w:p>
    <w:p w14:paraId="4A25FC76" w14:textId="77777777" w:rsidR="00C3579E" w:rsidRPr="0091439D" w:rsidRDefault="00704C4F"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Hasil penelitian menunjukkan bahwa p-value sebesar 0,0</w:t>
      </w:r>
      <w:r w:rsidR="008B4E5D" w:rsidRPr="0091439D">
        <w:rPr>
          <w:rFonts w:ascii="Times New Roman" w:hAnsi="Times New Roman" w:cs="Times New Roman"/>
          <w:sz w:val="24"/>
          <w:szCs w:val="24"/>
        </w:rPr>
        <w:t>2</w:t>
      </w:r>
      <w:r w:rsidRPr="0091439D">
        <w:rPr>
          <w:rFonts w:ascii="Times New Roman" w:hAnsi="Times New Roman" w:cs="Times New Roman"/>
          <w:sz w:val="24"/>
          <w:szCs w:val="24"/>
        </w:rPr>
        <w:t>1 yang dapat diartikan bahwa terdapat hubungan Pendampingan Suami dengan kecemasan pada ibu bersalin di Puskesmas Paiton. Hal ini berarti Pe</w:t>
      </w:r>
      <w:r w:rsidR="00F91FB1" w:rsidRPr="0091439D">
        <w:rPr>
          <w:rFonts w:ascii="Times New Roman" w:hAnsi="Times New Roman" w:cs="Times New Roman"/>
          <w:sz w:val="24"/>
          <w:szCs w:val="24"/>
        </w:rPr>
        <w:t>ndampingan Suami</w:t>
      </w:r>
      <w:r w:rsidRPr="0091439D">
        <w:rPr>
          <w:rFonts w:ascii="Times New Roman" w:hAnsi="Times New Roman" w:cs="Times New Roman"/>
          <w:sz w:val="24"/>
          <w:szCs w:val="24"/>
        </w:rPr>
        <w:t xml:space="preserve"> memberikan pengaruh yang signifikan pada tingkat kecemasan ibu bersalin.</w:t>
      </w:r>
      <w:r w:rsidR="00A46453" w:rsidRPr="0091439D">
        <w:rPr>
          <w:rFonts w:ascii="Times New Roman" w:hAnsi="Times New Roman" w:cs="Times New Roman"/>
          <w:sz w:val="24"/>
          <w:szCs w:val="24"/>
        </w:rPr>
        <w:t xml:space="preserve"> </w:t>
      </w:r>
    </w:p>
    <w:p w14:paraId="31F08618" w14:textId="22C3BC92" w:rsidR="00D368AD" w:rsidRPr="0091439D" w:rsidRDefault="00D368AD"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eastAsia="Times New Roman" w:hAnsi="Times New Roman" w:cs="Times New Roman"/>
          <w:sz w:val="24"/>
          <w:szCs w:val="24"/>
          <w:lang w:val="en-ID" w:eastAsia="en-ID"/>
        </w:rPr>
        <w:t>Perhatian, bantuan, dan dukungan orang-orang tercinta terutama suami dalam menghadapi persalinan sangat membantu ibu hamil mengatasi ketakuta, kekhawatiran, dan kecemasan.</w:t>
      </w:r>
      <w:r w:rsidR="00A46453" w:rsidRPr="0091439D">
        <w:rPr>
          <w:rFonts w:ascii="Times New Roman" w:eastAsia="Times New Roman" w:hAnsi="Times New Roman" w:cs="Times New Roman"/>
          <w:sz w:val="24"/>
          <w:szCs w:val="24"/>
          <w:lang w:val="en-ID" w:eastAsia="en-ID"/>
        </w:rPr>
        <w:t xml:space="preserve"> </w:t>
      </w:r>
      <w:r w:rsidRPr="0091439D">
        <w:rPr>
          <w:rFonts w:ascii="Times New Roman" w:eastAsia="Times New Roman" w:hAnsi="Times New Roman" w:cs="Times New Roman"/>
          <w:sz w:val="24"/>
          <w:szCs w:val="24"/>
          <w:lang w:val="en-ID" w:eastAsia="en-ID"/>
        </w:rPr>
        <w:t>Dukungan suami akan meningkatkan kesehatan mental dan keterampilan coping dengan munculnya rasa memiliki, meningkatkan kepercayaan diri pada ibu, mengurangi stres, dan memberikan daya dan semangat atau dukungan yang dibutuhkan dalam menghadapi persalinan.</w:t>
      </w:r>
      <w:r w:rsidR="00A46453" w:rsidRPr="0091439D">
        <w:rPr>
          <w:rFonts w:ascii="Times New Roman" w:eastAsia="Times New Roman" w:hAnsi="Times New Roman" w:cs="Times New Roman"/>
          <w:sz w:val="24"/>
          <w:szCs w:val="24"/>
          <w:lang w:val="en-ID" w:eastAsia="en-ID"/>
        </w:rPr>
        <w:t xml:space="preserve"> </w:t>
      </w:r>
      <w:r w:rsidRPr="0091439D">
        <w:rPr>
          <w:rFonts w:ascii="Times New Roman" w:eastAsia="Times New Roman" w:hAnsi="Times New Roman" w:cs="Times New Roman"/>
          <w:sz w:val="24"/>
          <w:szCs w:val="24"/>
          <w:lang w:val="en-ID" w:eastAsia="en-ID"/>
        </w:rPr>
        <w:t>Dukungan dari suami, akan membuat istri merasakan kedamaian kedamaian dan rasa bahagia.</w:t>
      </w:r>
      <w:r w:rsidR="00A46453" w:rsidRPr="0091439D">
        <w:rPr>
          <w:rFonts w:ascii="Times New Roman" w:eastAsia="Times New Roman" w:hAnsi="Times New Roman" w:cs="Times New Roman"/>
          <w:sz w:val="24"/>
          <w:szCs w:val="24"/>
          <w:lang w:val="en-ID" w:eastAsia="en-ID"/>
        </w:rPr>
        <w:t xml:space="preserve"> </w:t>
      </w:r>
      <w:r w:rsidRPr="0091439D">
        <w:rPr>
          <w:rFonts w:ascii="Times New Roman" w:eastAsia="Times New Roman" w:hAnsi="Times New Roman" w:cs="Times New Roman"/>
          <w:sz w:val="24"/>
          <w:szCs w:val="24"/>
          <w:lang w:val="en-ID" w:eastAsia="en-ID"/>
        </w:rPr>
        <w:t xml:space="preserve">Hubungan emosional dengan suami dukungan suami </w:t>
      </w:r>
      <w:r w:rsidR="00A46453" w:rsidRPr="0091439D">
        <w:rPr>
          <w:rFonts w:ascii="Times New Roman" w:eastAsia="Times New Roman" w:hAnsi="Times New Roman" w:cs="Times New Roman"/>
          <w:sz w:val="24"/>
          <w:szCs w:val="24"/>
          <w:lang w:val="en-ID" w:eastAsia="en-ID"/>
        </w:rPr>
        <w:t xml:space="preserve">mampu memberikan energi positif pada ibu dan dapat </w:t>
      </w:r>
      <w:r w:rsidRPr="0091439D">
        <w:rPr>
          <w:rFonts w:ascii="Times New Roman" w:eastAsia="Times New Roman" w:hAnsi="Times New Roman" w:cs="Times New Roman"/>
          <w:sz w:val="24"/>
          <w:szCs w:val="24"/>
          <w:lang w:val="en-ID" w:eastAsia="en-ID"/>
        </w:rPr>
        <w:t>menurunkan kecemasan ibu</w:t>
      </w:r>
      <w:r w:rsidR="00A46453" w:rsidRPr="0091439D">
        <w:rPr>
          <w:rFonts w:ascii="Times New Roman" w:eastAsia="Times New Roman" w:hAnsi="Times New Roman" w:cs="Times New Roman"/>
          <w:sz w:val="24"/>
          <w:szCs w:val="24"/>
          <w:lang w:val="en-ID" w:eastAsia="en-ID"/>
        </w:rPr>
        <w:t xml:space="preserve"> dalam menghadapi persalinan</w:t>
      </w:r>
      <w:r w:rsidR="00FD7AE2" w:rsidRPr="0091439D">
        <w:rPr>
          <w:rFonts w:ascii="Times New Roman" w:eastAsia="Times New Roman" w:hAnsi="Times New Roman" w:cs="Times New Roman"/>
          <w:sz w:val="24"/>
          <w:szCs w:val="24"/>
          <w:lang w:val="en-ID" w:eastAsia="en-ID"/>
        </w:rPr>
        <w:fldChar w:fldCharType="begin" w:fldLock="1"/>
      </w:r>
      <w:r w:rsidR="00FD7AE2" w:rsidRPr="0091439D">
        <w:rPr>
          <w:rFonts w:ascii="Times New Roman" w:eastAsia="Times New Roman" w:hAnsi="Times New Roman" w:cs="Times New Roman"/>
          <w:sz w:val="24"/>
          <w:szCs w:val="24"/>
          <w:lang w:val="en-ID" w:eastAsia="en-ID"/>
        </w:rPr>
        <w:instrText>ADDIN CSL_CITATION {"citationItems":[{"id":"ITEM-1","itemData":{"DOI":"10.4103/jehp.jehp","abstract":"Abstract: Postpartum depression is a debilitating mental disorder with a high prevalence. The aim of this study was review of the related studies. In this narrative review, we report studies that investigated risk factors of postpartum depression by searching the database, Scopus, PubMed, ScienceDirect, Uptodate, Proquest in the period 2000‑2015 published articles about the factors associated with postpartum depression were assessed in Farsi and English. The search strategy included a combination of keywords include postpartum depression and risk factors or obstetrical history, social factors, or biological factors. Literature review showed that risk factors for postpartum depression in the area of economic and social factors, obstetrical history, and biological factors, lifestyle and history of mental illness detected. Data from this study can use for designing a screening tools for high‑risk pregnant women and for designing a prevention programs.","author":[{"dropping-particle":"","family":"Mohebi","given":"Siamak","non-dropping-particle":"","parse-names":false,"suffix":""},{"dropping-particle":"","family":"Parham","given":"Mahmoud","non-dropping-particle":"","parse-names":false,"suffix":""},{"dropping-particle":"","family":"Sharifirad","given":"Gholamreza","non-dropping-particle":"","parse-names":false,"suffix":""},{"dropping-particle":"","family":"Gharlipour","given":"Zabihollah","non-dropping-particle":"","parse-names":false,"suffix":""}],"id":"ITEM-1","issue":"January","issued":{"date-parts":[["2018"]]},"page":"1-6","title":"Social Support and Self ‑ Care Behavior Study","type":"article-journal"},"uris":["http://www.mendeley.com/documents/?uuid=9e8b981c-c470-4508-a287-279b5eed8508"]}],"mendeley":{"formattedCitation":"(Mohebi et al., 2018)","plainTextFormattedCitation":"(Mohebi et al., 2018)","previouslyFormattedCitation":"(Mohebi et al., 2018)"},"properties":{"noteIndex":0},"schema":"https://github.com/citation-style-language/schema/raw/master/csl-citation.json"}</w:instrText>
      </w:r>
      <w:r w:rsidR="00FD7AE2" w:rsidRPr="0091439D">
        <w:rPr>
          <w:rFonts w:ascii="Times New Roman" w:eastAsia="Times New Roman" w:hAnsi="Times New Roman" w:cs="Times New Roman"/>
          <w:sz w:val="24"/>
          <w:szCs w:val="24"/>
          <w:lang w:val="en-ID" w:eastAsia="en-ID"/>
        </w:rPr>
        <w:fldChar w:fldCharType="separate"/>
      </w:r>
      <w:r w:rsidR="00FD7AE2" w:rsidRPr="0091439D">
        <w:rPr>
          <w:rFonts w:ascii="Times New Roman" w:eastAsia="Times New Roman" w:hAnsi="Times New Roman" w:cs="Times New Roman"/>
          <w:noProof/>
          <w:sz w:val="24"/>
          <w:szCs w:val="24"/>
          <w:lang w:val="en-ID" w:eastAsia="en-ID"/>
        </w:rPr>
        <w:t>(Mohebi et al., 2018)</w:t>
      </w:r>
      <w:r w:rsidR="00FD7AE2" w:rsidRPr="0091439D">
        <w:rPr>
          <w:rFonts w:ascii="Times New Roman" w:eastAsia="Times New Roman" w:hAnsi="Times New Roman" w:cs="Times New Roman"/>
          <w:sz w:val="24"/>
          <w:szCs w:val="24"/>
          <w:lang w:val="en-ID" w:eastAsia="en-ID"/>
        </w:rPr>
        <w:fldChar w:fldCharType="end"/>
      </w:r>
      <w:r w:rsidRPr="0091439D">
        <w:rPr>
          <w:rFonts w:ascii="Times New Roman" w:eastAsia="Times New Roman" w:hAnsi="Times New Roman" w:cs="Times New Roman"/>
          <w:sz w:val="24"/>
          <w:szCs w:val="24"/>
          <w:lang w:val="en-ID" w:eastAsia="en-ID"/>
        </w:rPr>
        <w:t>.</w:t>
      </w:r>
      <w:r w:rsidR="00A46453" w:rsidRPr="0091439D">
        <w:rPr>
          <w:rFonts w:ascii="Times New Roman" w:eastAsia="Times New Roman" w:hAnsi="Times New Roman" w:cs="Times New Roman"/>
          <w:sz w:val="24"/>
          <w:szCs w:val="24"/>
          <w:lang w:val="en-ID" w:eastAsia="en-ID"/>
        </w:rPr>
        <w:t xml:space="preserve"> Faktor psikologi memiliki pengaruh yang cukup besar terhadap keberhasilan proses persalinan. Ketakutan dan kecemasan sering menjadi penyebab lamanya persalinan, peningkatan kortisol berkaitan dengan his yang tidak adekuat sehingga pembukaan menjadi kurang lancar. P</w:t>
      </w:r>
      <w:r w:rsidRPr="0091439D">
        <w:rPr>
          <w:rFonts w:ascii="Times New Roman" w:eastAsia="Times New Roman" w:hAnsi="Times New Roman" w:cs="Times New Roman"/>
          <w:sz w:val="24"/>
          <w:szCs w:val="24"/>
          <w:lang w:val="en-ID" w:eastAsia="en-ID"/>
        </w:rPr>
        <w:t>erasaan takut dan cemas merupakan faktor utama yang menyebabkan rasa sakit dalam persalinan dan berpengaruh terhadap kontraksi rahim dan dilatasi serviks sehingga persalinan menjadi lama.</w:t>
      </w:r>
      <w:r w:rsidR="00A46453" w:rsidRPr="0091439D">
        <w:rPr>
          <w:rFonts w:ascii="Times New Roman" w:eastAsia="Times New Roman" w:hAnsi="Times New Roman" w:cs="Times New Roman"/>
          <w:sz w:val="24"/>
          <w:szCs w:val="24"/>
          <w:lang w:val="en-ID" w:eastAsia="en-ID"/>
        </w:rPr>
        <w:t xml:space="preserve"> </w:t>
      </w:r>
      <w:r w:rsidRPr="0091439D">
        <w:rPr>
          <w:rFonts w:ascii="Times New Roman" w:eastAsia="Times New Roman" w:hAnsi="Times New Roman" w:cs="Times New Roman"/>
          <w:sz w:val="24"/>
          <w:szCs w:val="24"/>
          <w:lang w:val="en-ID" w:eastAsia="en-ID"/>
        </w:rPr>
        <w:t xml:space="preserve">Berdasarkan hasil penelitian, sebagian besar ibu </w:t>
      </w:r>
      <w:r w:rsidR="00A46453" w:rsidRPr="0091439D">
        <w:rPr>
          <w:rFonts w:ascii="Times New Roman" w:eastAsia="Times New Roman" w:hAnsi="Times New Roman" w:cs="Times New Roman"/>
          <w:sz w:val="24"/>
          <w:szCs w:val="24"/>
          <w:lang w:val="en-ID" w:eastAsia="en-ID"/>
        </w:rPr>
        <w:t>yang didampingi</w:t>
      </w:r>
      <w:r w:rsidRPr="0091439D">
        <w:rPr>
          <w:rFonts w:ascii="Times New Roman" w:eastAsia="Times New Roman" w:hAnsi="Times New Roman" w:cs="Times New Roman"/>
          <w:sz w:val="24"/>
          <w:szCs w:val="24"/>
          <w:lang w:val="en-ID" w:eastAsia="en-ID"/>
        </w:rPr>
        <w:t xml:space="preserve"> suami saat melahirkan, proses persalinan berjalan lancar dan ibu merasa lebih tenang dan nyaman saat melahirkan karena mempunyai teman (dukungan persalinan) untuk berbagi rasa sakit dan kecemasan saat melahirkan.</w:t>
      </w:r>
      <w:r w:rsidR="00A46453" w:rsidRPr="0091439D">
        <w:rPr>
          <w:rFonts w:ascii="Times New Roman" w:eastAsia="Times New Roman" w:hAnsi="Times New Roman" w:cs="Times New Roman"/>
          <w:sz w:val="24"/>
          <w:szCs w:val="24"/>
          <w:lang w:val="en-ID" w:eastAsia="en-ID"/>
        </w:rPr>
        <w:t xml:space="preserve"> </w:t>
      </w:r>
      <w:r w:rsidRPr="0091439D">
        <w:rPr>
          <w:rFonts w:ascii="Times New Roman" w:eastAsia="Times New Roman" w:hAnsi="Times New Roman" w:cs="Times New Roman"/>
          <w:sz w:val="24"/>
          <w:szCs w:val="24"/>
          <w:lang w:val="en-ID" w:eastAsia="en-ID"/>
        </w:rPr>
        <w:t>Dengan demikian, terdapat hubungan antara ibu yang melahirkan dan dukungan suaminya selama persalinan berhasil</w:t>
      </w:r>
      <w:r w:rsidR="00FD7AE2" w:rsidRPr="0091439D">
        <w:rPr>
          <w:rFonts w:ascii="Times New Roman" w:eastAsia="Times New Roman" w:hAnsi="Times New Roman" w:cs="Times New Roman"/>
          <w:sz w:val="24"/>
          <w:szCs w:val="24"/>
          <w:lang w:val="en-ID" w:eastAsia="en-ID"/>
        </w:rPr>
        <w:fldChar w:fldCharType="begin" w:fldLock="1"/>
      </w:r>
      <w:r w:rsidR="00FD7AE2" w:rsidRPr="0091439D">
        <w:rPr>
          <w:rFonts w:ascii="Times New Roman" w:eastAsia="Times New Roman" w:hAnsi="Times New Roman" w:cs="Times New Roman"/>
          <w:sz w:val="24"/>
          <w:szCs w:val="24"/>
          <w:lang w:val="en-ID" w:eastAsia="en-ID"/>
        </w:rPr>
        <w:instrText>ADDIN CSL_CITATION {"citationItems":[{"id":"ITEM-1","itemData":{"DOI":"10.35892/nic.v1i3.215","ISBN":"0852393091","ISSN":"2654-3540","abstract":"Pemeriksaan ANC bagi ibu hamil bertujuan untuk mendeteksi kelainan-kelainan yang mungkin ada atau akan timbul selama kehamilan .Apabila cepat diketahui akan dapat segera diatasi sebelum berpengaruh tidak baik terhadap kehamilan dengan melakukan pemeriksaan ANC secara rutin dan teratur.Tujuan penelitian untuk mengetahui kepatuhan ANC dan dukungan suami dengan kelancaran persalinan di Desa Bulu Allapporenge.Metode penelitian ini menggunakan survey analitik dengan pendekatan Cross Sectional.Populasi penelitian dalam penelitian ini adalah ibu yang telah melahirkan ≤ 24 bulan.Tehnik pengambilan sampel menggunakan purposive sampling sebanyak 46 orang.Uji statistik menggunakan Chi Square dengan nilai signifikan α 0,05 diperoleh hasil perhitungan dengan nilai ρ value 0,00, artinya ada hubungan antara kepatuhan ANC dan dukungan suami dengan kelancaran persalinan di Desa Bulu Allapporenge.Diharapkan kepada ibu untuk lebih termotivasi melakukan kunjungan ANC dan diharapkan suami dapat mendampingi istri pada proses persalinan sehingga dapat membantu proses kelancaran persalinan.","author":[{"dropping-particle":"","family":"Malka","given":"St.","non-dropping-particle":"","parse-names":false,"suffix":""}],"container-title":"Nursing Inside Community","id":"ITEM-1","issue":"3","issued":{"date-parts":[["2019"]]},"page":"74-81","title":"Hubungan Kepatuhan Antenatal Care (ANC) dan Dukungan Suami dengan Kelancaran Persalinan di Desa Bulu Allapporenge Kecamatan Bengo Kabupaten Bone","type":"article-journal","volume":"1"},"uris":["http://www.mendeley.com/documents/?uuid=f52557de-cfc3-4a73-9efb-d10029b6d910"]}],"mendeley":{"formattedCitation":"(Malka, 2019)","plainTextFormattedCitation":"(Malka, 2019)","previouslyFormattedCitation":"(Malka, 2019)"},"properties":{"noteIndex":0},"schema":"https://github.com/citation-style-language/schema/raw/master/csl-citation.json"}</w:instrText>
      </w:r>
      <w:r w:rsidR="00FD7AE2" w:rsidRPr="0091439D">
        <w:rPr>
          <w:rFonts w:ascii="Times New Roman" w:eastAsia="Times New Roman" w:hAnsi="Times New Roman" w:cs="Times New Roman"/>
          <w:sz w:val="24"/>
          <w:szCs w:val="24"/>
          <w:lang w:val="en-ID" w:eastAsia="en-ID"/>
        </w:rPr>
        <w:fldChar w:fldCharType="separate"/>
      </w:r>
      <w:r w:rsidR="00FD7AE2" w:rsidRPr="0091439D">
        <w:rPr>
          <w:rFonts w:ascii="Times New Roman" w:eastAsia="Times New Roman" w:hAnsi="Times New Roman" w:cs="Times New Roman"/>
          <w:noProof/>
          <w:sz w:val="24"/>
          <w:szCs w:val="24"/>
          <w:lang w:val="en-ID" w:eastAsia="en-ID"/>
        </w:rPr>
        <w:t>(Malka, 2019)</w:t>
      </w:r>
      <w:r w:rsidR="00FD7AE2" w:rsidRPr="0091439D">
        <w:rPr>
          <w:rFonts w:ascii="Times New Roman" w:eastAsia="Times New Roman" w:hAnsi="Times New Roman" w:cs="Times New Roman"/>
          <w:sz w:val="24"/>
          <w:szCs w:val="24"/>
          <w:lang w:val="en-ID" w:eastAsia="en-ID"/>
        </w:rPr>
        <w:fldChar w:fldCharType="end"/>
      </w:r>
      <w:r w:rsidR="00A46453" w:rsidRPr="0091439D">
        <w:rPr>
          <w:rFonts w:ascii="Times New Roman" w:eastAsia="Times New Roman" w:hAnsi="Times New Roman" w:cs="Times New Roman"/>
          <w:sz w:val="24"/>
          <w:szCs w:val="24"/>
          <w:lang w:val="en-ID" w:eastAsia="en-ID"/>
        </w:rPr>
        <w:t>.</w:t>
      </w:r>
    </w:p>
    <w:p w14:paraId="11AC3E3C" w14:textId="77777777" w:rsidR="00A46453" w:rsidRPr="0091439D" w:rsidRDefault="00A46453" w:rsidP="0091439D">
      <w:pPr>
        <w:pStyle w:val="ListParagraph"/>
        <w:spacing w:after="0" w:line="240" w:lineRule="auto"/>
        <w:ind w:left="426" w:firstLine="294"/>
        <w:jc w:val="both"/>
        <w:rPr>
          <w:rFonts w:ascii="Times New Roman" w:hAnsi="Times New Roman" w:cs="Times New Roman"/>
          <w:sz w:val="24"/>
          <w:szCs w:val="24"/>
        </w:rPr>
      </w:pPr>
    </w:p>
    <w:p w14:paraId="7F8B8494" w14:textId="0E4D9A9A" w:rsidR="002B0C3F" w:rsidRPr="0091439D" w:rsidRDefault="00834D15" w:rsidP="0091439D">
      <w:pPr>
        <w:pStyle w:val="ListParagraph"/>
        <w:spacing w:after="0" w:line="240" w:lineRule="auto"/>
        <w:ind w:left="0"/>
        <w:jc w:val="both"/>
        <w:rPr>
          <w:rFonts w:ascii="Times New Roman" w:hAnsi="Times New Roman" w:cs="Times New Roman"/>
          <w:b/>
          <w:bCs/>
          <w:i/>
          <w:sz w:val="24"/>
          <w:szCs w:val="24"/>
        </w:rPr>
      </w:pPr>
      <w:r w:rsidRPr="0091439D">
        <w:rPr>
          <w:rFonts w:ascii="Times New Roman" w:hAnsi="Times New Roman" w:cs="Times New Roman"/>
          <w:b/>
          <w:bCs/>
          <w:i/>
          <w:sz w:val="24"/>
          <w:szCs w:val="24"/>
        </w:rPr>
        <w:t xml:space="preserve">Hubungan Kepatuhan melakukan </w:t>
      </w:r>
      <w:r w:rsidRPr="0091439D">
        <w:rPr>
          <w:rFonts w:ascii="Times New Roman" w:hAnsi="Times New Roman" w:cs="Times New Roman"/>
          <w:b/>
          <w:bCs/>
          <w:i/>
          <w:iCs/>
          <w:sz w:val="24"/>
          <w:szCs w:val="24"/>
        </w:rPr>
        <w:t>Antenatal care</w:t>
      </w:r>
      <w:r w:rsidRPr="0091439D">
        <w:rPr>
          <w:rFonts w:ascii="Times New Roman" w:hAnsi="Times New Roman" w:cs="Times New Roman"/>
          <w:b/>
          <w:bCs/>
          <w:i/>
          <w:sz w:val="24"/>
          <w:szCs w:val="24"/>
        </w:rPr>
        <w:t xml:space="preserve"> dengan Kecemasan pada Kala 1 Persalinan</w:t>
      </w:r>
    </w:p>
    <w:p w14:paraId="7C76A72B" w14:textId="77777777" w:rsidR="00C3579E" w:rsidRPr="0091439D" w:rsidRDefault="00EB1130"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 xml:space="preserve">Hasil penelitian menunjukkan bahwa p-value sebesar 0,018 yang dapat diartikan bahwa terdapat hubungan Pendampingan Suami dengan kecemasan pada ibu bersalin di Puskesmas Paiton. Hal ini berarti Kepatuhan ibu melakukan </w:t>
      </w:r>
      <w:r w:rsidRPr="0091439D">
        <w:rPr>
          <w:rFonts w:ascii="Times New Roman" w:hAnsi="Times New Roman" w:cs="Times New Roman"/>
          <w:i/>
          <w:iCs/>
          <w:sz w:val="24"/>
          <w:szCs w:val="24"/>
        </w:rPr>
        <w:t>Antenatal care</w:t>
      </w:r>
      <w:r w:rsidRPr="0091439D">
        <w:rPr>
          <w:rFonts w:ascii="Times New Roman" w:hAnsi="Times New Roman" w:cs="Times New Roman"/>
          <w:sz w:val="24"/>
          <w:szCs w:val="24"/>
        </w:rPr>
        <w:t xml:space="preserve"> memberikan pengaruh yang signifikan pada tingkat kecemasan ibu bersalin. </w:t>
      </w:r>
    </w:p>
    <w:p w14:paraId="7A017CFA" w14:textId="77777777" w:rsidR="00C3579E" w:rsidRPr="0091439D" w:rsidRDefault="000E412D" w:rsidP="0091439D">
      <w:pPr>
        <w:pStyle w:val="ListParagraph"/>
        <w:spacing w:after="0" w:line="240" w:lineRule="auto"/>
        <w:ind w:left="0" w:firstLine="426"/>
        <w:jc w:val="both"/>
        <w:rPr>
          <w:rStyle w:val="hgkelc"/>
          <w:rFonts w:ascii="Times New Roman" w:hAnsi="Times New Roman" w:cs="Times New Roman"/>
          <w:sz w:val="24"/>
          <w:szCs w:val="24"/>
        </w:rPr>
      </w:pPr>
      <w:r w:rsidRPr="0091439D">
        <w:rPr>
          <w:rFonts w:ascii="Times New Roman" w:hAnsi="Times New Roman" w:cs="Times New Roman"/>
          <w:sz w:val="24"/>
          <w:szCs w:val="24"/>
        </w:rPr>
        <w:t xml:space="preserve">Kepatuhan merupakan perilaku yang dapat diamati dan diukur secara langsung. Antenatal care adalah pelayanan kesehatan pada kehamilan yang merupakan upaya untuk mencegah kehamilan berisiko, mendeteksi dini resiko kehamilan yang mungkin terjadi dan berakibat buruk pada kehamilan dan persalinan, dan melakukan tindakan tepat jika terjadi komplikasi. Pelayanan antenatal adalah pelayanan kesehatan yang diberikan oleh tenaga kesehatan kepada ibu selama masa kehamilan, yang dilakukan sesuai dengan standar pelayanan kesehatan kebidanan. </w:t>
      </w:r>
      <w:r w:rsidR="00744A12" w:rsidRPr="0091439D">
        <w:rPr>
          <w:rFonts w:ascii="Times New Roman" w:hAnsi="Times New Roman" w:cs="Times New Roman"/>
          <w:sz w:val="24"/>
          <w:szCs w:val="24"/>
        </w:rPr>
        <w:t>Pelaksanan antenatal dikatakan baik atau tidak</w:t>
      </w:r>
      <w:r w:rsidR="00A820FF" w:rsidRPr="0091439D">
        <w:rPr>
          <w:rFonts w:ascii="Times New Roman" w:hAnsi="Times New Roman" w:cs="Times New Roman"/>
          <w:sz w:val="24"/>
          <w:szCs w:val="24"/>
        </w:rPr>
        <w:t xml:space="preserve"> </w:t>
      </w:r>
      <w:r w:rsidR="00744A12" w:rsidRPr="0091439D">
        <w:rPr>
          <w:rFonts w:ascii="Times New Roman" w:hAnsi="Times New Roman" w:cs="Times New Roman"/>
          <w:sz w:val="24"/>
          <w:szCs w:val="24"/>
        </w:rPr>
        <w:t>bila ibu yang melakukan kunjungan</w:t>
      </w:r>
      <w:r w:rsidR="00A820FF" w:rsidRPr="0091439D">
        <w:rPr>
          <w:rFonts w:ascii="Times New Roman" w:hAnsi="Times New Roman" w:cs="Times New Roman"/>
          <w:sz w:val="24"/>
          <w:szCs w:val="24"/>
        </w:rPr>
        <w:t xml:space="preserve"> </w:t>
      </w:r>
      <w:r w:rsidR="00744A12" w:rsidRPr="0091439D">
        <w:rPr>
          <w:rFonts w:ascii="Times New Roman" w:hAnsi="Times New Roman" w:cs="Times New Roman"/>
          <w:sz w:val="24"/>
          <w:szCs w:val="24"/>
        </w:rPr>
        <w:t xml:space="preserve">antenatal sesuai dengan jumlah kunjungan antenatal </w:t>
      </w:r>
      <w:r w:rsidR="00593E30" w:rsidRPr="0091439D">
        <w:rPr>
          <w:rFonts w:ascii="Times New Roman" w:hAnsi="Times New Roman" w:cs="Times New Roman"/>
          <w:sz w:val="24"/>
          <w:szCs w:val="24"/>
        </w:rPr>
        <w:t xml:space="preserve">yaitu minimal 6 kali selama kehamilan </w:t>
      </w:r>
      <w:r w:rsidR="00593E30" w:rsidRPr="0091439D">
        <w:rPr>
          <w:rStyle w:val="hgkelc"/>
          <w:rFonts w:ascii="Times New Roman" w:hAnsi="Times New Roman" w:cs="Times New Roman"/>
          <w:sz w:val="24"/>
          <w:szCs w:val="24"/>
          <w:lang w:val="id-ID"/>
        </w:rPr>
        <w:t>dengan rincian 2</w:t>
      </w:r>
      <w:r w:rsidR="00370F72" w:rsidRPr="0091439D">
        <w:rPr>
          <w:rStyle w:val="hgkelc"/>
          <w:rFonts w:ascii="Times New Roman" w:hAnsi="Times New Roman" w:cs="Times New Roman"/>
          <w:sz w:val="24"/>
          <w:szCs w:val="24"/>
        </w:rPr>
        <w:t xml:space="preserve"> </w:t>
      </w:r>
      <w:r w:rsidR="00593E30" w:rsidRPr="0091439D">
        <w:rPr>
          <w:rStyle w:val="hgkelc"/>
          <w:rFonts w:ascii="Times New Roman" w:hAnsi="Times New Roman" w:cs="Times New Roman"/>
          <w:sz w:val="24"/>
          <w:szCs w:val="24"/>
        </w:rPr>
        <w:t>kali</w:t>
      </w:r>
      <w:r w:rsidR="00593E30" w:rsidRPr="0091439D">
        <w:rPr>
          <w:rStyle w:val="hgkelc"/>
          <w:rFonts w:ascii="Times New Roman" w:hAnsi="Times New Roman" w:cs="Times New Roman"/>
          <w:sz w:val="24"/>
          <w:szCs w:val="24"/>
          <w:lang w:val="id-ID"/>
        </w:rPr>
        <w:t xml:space="preserve"> di Trimester 1, 1</w:t>
      </w:r>
      <w:r w:rsidR="00593E30" w:rsidRPr="0091439D">
        <w:rPr>
          <w:rStyle w:val="hgkelc"/>
          <w:rFonts w:ascii="Times New Roman" w:hAnsi="Times New Roman" w:cs="Times New Roman"/>
          <w:sz w:val="24"/>
          <w:szCs w:val="24"/>
        </w:rPr>
        <w:t xml:space="preserve"> kali</w:t>
      </w:r>
      <w:r w:rsidR="00593E30" w:rsidRPr="0091439D">
        <w:rPr>
          <w:rStyle w:val="hgkelc"/>
          <w:rFonts w:ascii="Times New Roman" w:hAnsi="Times New Roman" w:cs="Times New Roman"/>
          <w:sz w:val="24"/>
          <w:szCs w:val="24"/>
          <w:lang w:val="id-ID"/>
        </w:rPr>
        <w:t xml:space="preserve"> di Trimester 2, dan 3</w:t>
      </w:r>
      <w:r w:rsidR="00593E30" w:rsidRPr="0091439D">
        <w:rPr>
          <w:rStyle w:val="hgkelc"/>
          <w:rFonts w:ascii="Times New Roman" w:hAnsi="Times New Roman" w:cs="Times New Roman"/>
          <w:sz w:val="24"/>
          <w:szCs w:val="24"/>
        </w:rPr>
        <w:t xml:space="preserve"> kali</w:t>
      </w:r>
      <w:r w:rsidR="00593E30" w:rsidRPr="0091439D">
        <w:rPr>
          <w:rStyle w:val="hgkelc"/>
          <w:rFonts w:ascii="Times New Roman" w:hAnsi="Times New Roman" w:cs="Times New Roman"/>
          <w:sz w:val="24"/>
          <w:szCs w:val="24"/>
          <w:lang w:val="id-ID"/>
        </w:rPr>
        <w:t xml:space="preserve"> di Trimester 3. Minimal 2</w:t>
      </w:r>
      <w:r w:rsidR="00593E30" w:rsidRPr="0091439D">
        <w:rPr>
          <w:rStyle w:val="hgkelc"/>
          <w:rFonts w:ascii="Times New Roman" w:hAnsi="Times New Roman" w:cs="Times New Roman"/>
          <w:sz w:val="24"/>
          <w:szCs w:val="24"/>
        </w:rPr>
        <w:t xml:space="preserve"> kali</w:t>
      </w:r>
      <w:r w:rsidR="00593E30" w:rsidRPr="0091439D">
        <w:rPr>
          <w:rStyle w:val="hgkelc"/>
          <w:rFonts w:ascii="Times New Roman" w:hAnsi="Times New Roman" w:cs="Times New Roman"/>
          <w:sz w:val="24"/>
          <w:szCs w:val="24"/>
          <w:lang w:val="id-ID"/>
        </w:rPr>
        <w:t xml:space="preserve"> diperiksa oleh dokter saat kunjungan 1 di Trimester 1 dan saat kunjungan ke 5 di Trimester 3</w:t>
      </w:r>
      <w:r w:rsidR="00593E30" w:rsidRPr="0091439D">
        <w:rPr>
          <w:rStyle w:val="hgkelc"/>
          <w:rFonts w:ascii="Times New Roman" w:hAnsi="Times New Roman" w:cs="Times New Roman"/>
          <w:sz w:val="24"/>
          <w:szCs w:val="24"/>
        </w:rPr>
        <w:t>.</w:t>
      </w:r>
    </w:p>
    <w:p w14:paraId="6407BDFD" w14:textId="77777777" w:rsidR="00AB2B6E" w:rsidRDefault="00AB2B6E" w:rsidP="0091439D">
      <w:pPr>
        <w:pStyle w:val="ListParagraph"/>
        <w:spacing w:after="0" w:line="240" w:lineRule="auto"/>
        <w:ind w:left="0" w:firstLine="426"/>
        <w:jc w:val="both"/>
        <w:rPr>
          <w:rFonts w:ascii="Times New Roman" w:hAnsi="Times New Roman" w:cs="Times New Roman"/>
          <w:i/>
          <w:iCs/>
          <w:sz w:val="24"/>
          <w:szCs w:val="24"/>
        </w:rPr>
        <w:sectPr w:rsidR="00AB2B6E" w:rsidSect="00AF2D03">
          <w:footerReference w:type="default" r:id="rId18"/>
          <w:pgSz w:w="11906" w:h="16838"/>
          <w:pgMar w:top="1440" w:right="1440" w:bottom="1440" w:left="1440" w:header="708" w:footer="567" w:gutter="0"/>
          <w:cols w:space="708"/>
          <w:docGrid w:linePitch="360"/>
        </w:sectPr>
      </w:pPr>
    </w:p>
    <w:p w14:paraId="3CFF4FAA" w14:textId="0C84F716" w:rsidR="00C3579E" w:rsidRPr="0091439D" w:rsidRDefault="00DF16E1"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i/>
          <w:iCs/>
          <w:sz w:val="24"/>
          <w:szCs w:val="24"/>
        </w:rPr>
        <w:t>Antenatal care</w:t>
      </w:r>
      <w:r w:rsidRPr="0091439D">
        <w:rPr>
          <w:rFonts w:ascii="Times New Roman" w:hAnsi="Times New Roman" w:cs="Times New Roman"/>
          <w:sz w:val="24"/>
          <w:szCs w:val="24"/>
        </w:rPr>
        <w:t xml:space="preserve"> yang tidak teratur dan sesuai standart akan mempengaruhi kondisi kehamilan, karena tidak ada pemantauan terhadap kondisi ibu, sehingga jika terjadi masalah tidak dapat terdiagnosis secara cepat dan tidak dapat ditangani tepat waktu dan menimbulkan risiko kehamilan yang serius. Bahkan, hal ini mungkin berdampak pada peningkatan Maternal Mortaliti Rate</w:t>
      </w:r>
      <w:r w:rsidR="00C3579E" w:rsidRPr="0091439D">
        <w:rPr>
          <w:rFonts w:ascii="Times New Roman" w:hAnsi="Times New Roman" w:cs="Times New Roman"/>
          <w:sz w:val="24"/>
          <w:szCs w:val="24"/>
        </w:rPr>
        <w:t xml:space="preserve"> (MMR)</w:t>
      </w:r>
      <w:r w:rsidRPr="0091439D">
        <w:rPr>
          <w:rFonts w:ascii="Times New Roman" w:hAnsi="Times New Roman" w:cs="Times New Roman"/>
          <w:sz w:val="24"/>
          <w:szCs w:val="24"/>
        </w:rPr>
        <w:t xml:space="preserve"> dan Neonatal Mortality </w:t>
      </w:r>
      <w:r w:rsidR="00C3579E" w:rsidRPr="0091439D">
        <w:rPr>
          <w:rFonts w:ascii="Times New Roman" w:hAnsi="Times New Roman" w:cs="Times New Roman"/>
          <w:sz w:val="24"/>
          <w:szCs w:val="24"/>
        </w:rPr>
        <w:t>R</w:t>
      </w:r>
      <w:r w:rsidRPr="0091439D">
        <w:rPr>
          <w:rFonts w:ascii="Times New Roman" w:hAnsi="Times New Roman" w:cs="Times New Roman"/>
          <w:sz w:val="24"/>
          <w:szCs w:val="24"/>
        </w:rPr>
        <w:t>ate</w:t>
      </w:r>
      <w:r w:rsidR="00C3579E" w:rsidRPr="0091439D">
        <w:rPr>
          <w:rFonts w:ascii="Times New Roman" w:hAnsi="Times New Roman" w:cs="Times New Roman"/>
          <w:sz w:val="24"/>
          <w:szCs w:val="24"/>
        </w:rPr>
        <w:t xml:space="preserve"> (NMR)</w:t>
      </w:r>
      <w:r w:rsidRPr="0091439D">
        <w:rPr>
          <w:rFonts w:ascii="Times New Roman" w:hAnsi="Times New Roman" w:cs="Times New Roman"/>
          <w:sz w:val="24"/>
          <w:szCs w:val="24"/>
        </w:rPr>
        <w:t xml:space="preserve">. Kehamilan yang berlangsung normal di trimester awal bukan jaminan akan terus normal sampai berakhirnya masa kehamilan, masalah dan komplikasi dapat terjadi selama kehamilan, persalinan, dan nifas. Oleh karena itu, </w:t>
      </w:r>
      <w:r w:rsidRPr="0091439D">
        <w:rPr>
          <w:rFonts w:ascii="Times New Roman" w:hAnsi="Times New Roman" w:cs="Times New Roman"/>
          <w:i/>
          <w:iCs/>
          <w:sz w:val="24"/>
          <w:szCs w:val="24"/>
        </w:rPr>
        <w:t>Antenatal care</w:t>
      </w:r>
      <w:r w:rsidRPr="0091439D">
        <w:rPr>
          <w:rFonts w:ascii="Times New Roman" w:hAnsi="Times New Roman" w:cs="Times New Roman"/>
          <w:sz w:val="24"/>
          <w:szCs w:val="24"/>
        </w:rPr>
        <w:t xml:space="preserve"> yang teratur dan pelayanan kebidanan berkelanjutan (</w:t>
      </w:r>
      <w:r w:rsidRPr="0091439D">
        <w:rPr>
          <w:rFonts w:ascii="Times New Roman" w:hAnsi="Times New Roman" w:cs="Times New Roman"/>
          <w:i/>
          <w:iCs/>
          <w:sz w:val="24"/>
          <w:szCs w:val="24"/>
        </w:rPr>
        <w:t>continuity of care</w:t>
      </w:r>
      <w:r w:rsidRPr="0091439D">
        <w:rPr>
          <w:rFonts w:ascii="Times New Roman" w:hAnsi="Times New Roman" w:cs="Times New Roman"/>
          <w:sz w:val="24"/>
          <w:szCs w:val="24"/>
        </w:rPr>
        <w:t>) penting sebagai bentuk pengawasan kesehatan ibu dan bayi sejak awal kehamilan sampai berakhirnya masa nifas</w:t>
      </w:r>
      <w:r w:rsidR="00C3579E" w:rsidRPr="0091439D">
        <w:rPr>
          <w:rFonts w:ascii="Times New Roman" w:hAnsi="Times New Roman" w:cs="Times New Roman"/>
          <w:sz w:val="24"/>
          <w:szCs w:val="24"/>
        </w:rPr>
        <w:t>.</w:t>
      </w:r>
    </w:p>
    <w:p w14:paraId="0B40F419" w14:textId="592D616C" w:rsidR="00B836F8" w:rsidRPr="0091439D" w:rsidRDefault="00DD547D" w:rsidP="0091439D">
      <w:pPr>
        <w:pStyle w:val="ListParagraph"/>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 xml:space="preserve">Ibu hamil yang patuh melakukan kunjungan </w:t>
      </w:r>
      <w:r w:rsidRPr="0091439D">
        <w:rPr>
          <w:rFonts w:ascii="Times New Roman" w:hAnsi="Times New Roman" w:cs="Times New Roman"/>
          <w:i/>
          <w:iCs/>
          <w:sz w:val="24"/>
          <w:szCs w:val="24"/>
        </w:rPr>
        <w:t>antenatal care</w:t>
      </w:r>
      <w:r w:rsidRPr="0091439D">
        <w:rPr>
          <w:rFonts w:ascii="Times New Roman" w:hAnsi="Times New Roman" w:cs="Times New Roman"/>
          <w:sz w:val="24"/>
          <w:szCs w:val="24"/>
        </w:rPr>
        <w:t xml:space="preserve"> akan mendapatkan informasi yang lebih banyak dan lebih akurat tentang kehamilannya, </w:t>
      </w:r>
      <w:r w:rsidR="007E7A7B" w:rsidRPr="0091439D">
        <w:rPr>
          <w:rFonts w:ascii="Times New Roman" w:hAnsi="Times New Roman" w:cs="Times New Roman"/>
          <w:sz w:val="24"/>
          <w:szCs w:val="24"/>
        </w:rPr>
        <w:t xml:space="preserve">memantau tumbuh kembang janinnya, </w:t>
      </w:r>
      <w:r w:rsidRPr="0091439D">
        <w:rPr>
          <w:rFonts w:ascii="Times New Roman" w:hAnsi="Times New Roman" w:cs="Times New Roman"/>
          <w:sz w:val="24"/>
          <w:szCs w:val="24"/>
        </w:rPr>
        <w:t xml:space="preserve">tentang apa yang harus dilakukan jika meraskan tanda adanya masalah kesehatan selama kehamilan, </w:t>
      </w:r>
      <w:r w:rsidR="007E7A7B" w:rsidRPr="0091439D">
        <w:rPr>
          <w:rFonts w:ascii="Times New Roman" w:hAnsi="Times New Roman" w:cs="Times New Roman"/>
          <w:sz w:val="24"/>
          <w:szCs w:val="24"/>
        </w:rPr>
        <w:t>mengenal tanda persalinan dan berbagai informasi penting lainnya yang berkaitan dengan kehamilan.</w:t>
      </w:r>
      <w:r w:rsidR="00B836F8" w:rsidRPr="0091439D">
        <w:rPr>
          <w:rFonts w:ascii="Times New Roman" w:hAnsi="Times New Roman" w:cs="Times New Roman"/>
          <w:sz w:val="24"/>
          <w:szCs w:val="24"/>
        </w:rPr>
        <w:t xml:space="preserve"> Ketidakpatuhan melakukan </w:t>
      </w:r>
      <w:r w:rsidR="00B836F8" w:rsidRPr="0091439D">
        <w:rPr>
          <w:rFonts w:ascii="Times New Roman" w:hAnsi="Times New Roman" w:cs="Times New Roman"/>
          <w:i/>
          <w:iCs/>
          <w:sz w:val="24"/>
          <w:szCs w:val="24"/>
        </w:rPr>
        <w:t>antenatal care</w:t>
      </w:r>
      <w:r w:rsidR="00B836F8" w:rsidRPr="0091439D">
        <w:rPr>
          <w:rFonts w:ascii="Times New Roman" w:hAnsi="Times New Roman" w:cs="Times New Roman"/>
          <w:sz w:val="24"/>
          <w:szCs w:val="24"/>
        </w:rPr>
        <w:t xml:space="preserve"> menyebabkan tidak terdeteksinya secara dini komplikasi yang terjadi selama kehamilan yang menjadi salah satu penyebab tingginya Angka Kematian Ibu dan Angka Kematian Bayi. Ketidakpatuhan melakukan </w:t>
      </w:r>
      <w:r w:rsidR="00B836F8" w:rsidRPr="0091439D">
        <w:rPr>
          <w:rFonts w:ascii="Times New Roman" w:hAnsi="Times New Roman" w:cs="Times New Roman"/>
          <w:i/>
          <w:iCs/>
          <w:sz w:val="24"/>
          <w:szCs w:val="24"/>
        </w:rPr>
        <w:t>antenatal care</w:t>
      </w:r>
      <w:r w:rsidR="00B836F8" w:rsidRPr="0091439D">
        <w:rPr>
          <w:rFonts w:ascii="Times New Roman" w:hAnsi="Times New Roman" w:cs="Times New Roman"/>
          <w:sz w:val="24"/>
          <w:szCs w:val="24"/>
        </w:rPr>
        <w:t xml:space="preserve"> membuat </w:t>
      </w:r>
      <w:r w:rsidRPr="0091439D">
        <w:rPr>
          <w:rFonts w:ascii="Times New Roman" w:hAnsi="Times New Roman" w:cs="Times New Roman"/>
          <w:sz w:val="24"/>
          <w:szCs w:val="24"/>
        </w:rPr>
        <w:t>ibu hamil kurang mendapat informasi yang cukup mengenai persiapan</w:t>
      </w:r>
      <w:r w:rsidR="00B836F8" w:rsidRPr="0091439D">
        <w:rPr>
          <w:rFonts w:ascii="Times New Roman" w:hAnsi="Times New Roman" w:cs="Times New Roman"/>
          <w:sz w:val="24"/>
          <w:szCs w:val="24"/>
        </w:rPr>
        <w:t xml:space="preserve"> persalinan baik persiapan fisik dan persiapan psikologis, </w:t>
      </w:r>
      <w:r w:rsidRPr="0091439D">
        <w:rPr>
          <w:rFonts w:ascii="Times New Roman" w:hAnsi="Times New Roman" w:cs="Times New Roman"/>
          <w:sz w:val="24"/>
          <w:szCs w:val="24"/>
        </w:rPr>
        <w:t xml:space="preserve">sehingga </w:t>
      </w:r>
      <w:r w:rsidR="00B836F8" w:rsidRPr="0091439D">
        <w:rPr>
          <w:rFonts w:ascii="Times New Roman" w:hAnsi="Times New Roman" w:cs="Times New Roman"/>
          <w:sz w:val="24"/>
          <w:szCs w:val="24"/>
        </w:rPr>
        <w:t xml:space="preserve">menyebabkan kecemasan dalam menghadapi persalinan dan akan kecemasan akan meningkat ketika telah memasuki fase persalinan. </w:t>
      </w:r>
      <w:r w:rsidRPr="0091439D">
        <w:rPr>
          <w:rFonts w:ascii="Times New Roman" w:hAnsi="Times New Roman" w:cs="Times New Roman"/>
          <w:sz w:val="24"/>
          <w:szCs w:val="24"/>
        </w:rPr>
        <w:t xml:space="preserve">Pengetahuan ibu meningkat seiring dengan meningkatnya kepatuhan </w:t>
      </w:r>
      <w:r w:rsidR="00B836F8" w:rsidRPr="0091439D">
        <w:rPr>
          <w:rFonts w:ascii="Times New Roman" w:hAnsi="Times New Roman" w:cs="Times New Roman"/>
          <w:sz w:val="24"/>
          <w:szCs w:val="24"/>
        </w:rPr>
        <w:t xml:space="preserve">melakukan </w:t>
      </w:r>
      <w:r w:rsidR="00B836F8" w:rsidRPr="0091439D">
        <w:rPr>
          <w:rFonts w:ascii="Times New Roman" w:hAnsi="Times New Roman" w:cs="Times New Roman"/>
          <w:i/>
          <w:iCs/>
          <w:sz w:val="24"/>
          <w:szCs w:val="24"/>
        </w:rPr>
        <w:t>antenatal care</w:t>
      </w:r>
      <w:r w:rsidRPr="0091439D">
        <w:rPr>
          <w:rFonts w:ascii="Times New Roman" w:hAnsi="Times New Roman" w:cs="Times New Roman"/>
          <w:sz w:val="24"/>
          <w:szCs w:val="24"/>
        </w:rPr>
        <w:t xml:space="preserve">. Komunikasi, informasi dan edukasi yang diberikan oleh petugas kesehatan </w:t>
      </w:r>
      <w:r w:rsidR="00B836F8" w:rsidRPr="0091439D">
        <w:rPr>
          <w:rFonts w:ascii="Times New Roman" w:hAnsi="Times New Roman" w:cs="Times New Roman"/>
          <w:sz w:val="24"/>
          <w:szCs w:val="24"/>
        </w:rPr>
        <w:t>meningkatkan pemahaman bagaimana cara menjaga kesehatan selama hamil dan mempersiapkan persalinan</w:t>
      </w:r>
      <w:r w:rsidR="00FD7AE2" w:rsidRPr="0091439D">
        <w:rPr>
          <w:rFonts w:ascii="Times New Roman" w:hAnsi="Times New Roman" w:cs="Times New Roman"/>
          <w:sz w:val="24"/>
          <w:szCs w:val="24"/>
        </w:rPr>
        <w:fldChar w:fldCharType="begin" w:fldLock="1"/>
      </w:r>
      <w:r w:rsidR="00B2208A" w:rsidRPr="0091439D">
        <w:rPr>
          <w:rFonts w:ascii="Times New Roman" w:hAnsi="Times New Roman" w:cs="Times New Roman"/>
          <w:sz w:val="24"/>
          <w:szCs w:val="24"/>
        </w:rPr>
        <w:instrText>ADDIN CSL_CITATION {"citationItems":[{"id":"ITEM-1","itemData":{"DOI":"10.35892/nic.v1i3.215","ISBN":"0852393091","ISSN":"2654-3540","abstract":"Pemeriksaan ANC bagi ibu hamil bertujuan untuk mendeteksi kelainan-kelainan yang mungkin ada atau akan timbul selama kehamilan .Apabila cepat diketahui akan dapat segera diatasi sebelum berpengaruh tidak baik terhadap kehamilan dengan melakukan pemeriksaan ANC secara rutin dan teratur.Tujuan penelitian untuk mengetahui kepatuhan ANC dan dukungan suami dengan kelancaran persalinan di Desa Bulu Allapporenge.Metode penelitian ini menggunakan survey analitik dengan pendekatan Cross Sectional.Populasi penelitian dalam penelitian ini adalah ibu yang telah melahirkan ≤ 24 bulan.Tehnik pengambilan sampel menggunakan purposive sampling sebanyak 46 orang.Uji statistik menggunakan Chi Square dengan nilai signifikan α 0,05 diperoleh hasil perhitungan dengan nilai ρ value 0,00, artinya ada hubungan antara kepatuhan ANC dan dukungan suami dengan kelancaran persalinan di Desa Bulu Allapporenge.Diharapkan kepada ibu untuk lebih termotivasi melakukan kunjungan ANC dan diharapkan suami dapat mendampingi istri pada proses persalinan sehingga dapat membantu proses kelancaran persalinan.","author":[{"dropping-particle":"","family":"Malka","given":"St.","non-dropping-particle":"","parse-names":false,"suffix":""}],"container-title":"Nursing Inside Community","id":"ITEM-1","issue":"3","issued":{"date-parts":[["2019"]]},"page":"74-81","title":"Hubungan Kepatuhan Antenatal Care (ANC) dan Dukungan Suami dengan Kelancaran Persalinan di Desa Bulu Allapporenge Kecamatan Bengo Kabupaten Bone","type":"article-journal","volume":"1"},"uris":["http://www.mendeley.com/documents/?uuid=f52557de-cfc3-4a73-9efb-d10029b6d910"]}],"mendeley":{"formattedCitation":"(Malka, 2019)","plainTextFormattedCitation":"(Malka, 2019)","previouslyFormattedCitation":"(Malka, 2019)"},"properties":{"noteIndex":0},"schema":"https://github.com/citation-style-language/schema/raw/master/csl-citation.json"}</w:instrText>
      </w:r>
      <w:r w:rsidR="00FD7AE2" w:rsidRPr="0091439D">
        <w:rPr>
          <w:rFonts w:ascii="Times New Roman" w:hAnsi="Times New Roman" w:cs="Times New Roman"/>
          <w:sz w:val="24"/>
          <w:szCs w:val="24"/>
        </w:rPr>
        <w:fldChar w:fldCharType="separate"/>
      </w:r>
      <w:r w:rsidR="00FD7AE2" w:rsidRPr="0091439D">
        <w:rPr>
          <w:rFonts w:ascii="Times New Roman" w:hAnsi="Times New Roman" w:cs="Times New Roman"/>
          <w:noProof/>
          <w:sz w:val="24"/>
          <w:szCs w:val="24"/>
        </w:rPr>
        <w:t>(Malka, 2019)</w:t>
      </w:r>
      <w:r w:rsidR="00FD7AE2" w:rsidRPr="0091439D">
        <w:rPr>
          <w:rFonts w:ascii="Times New Roman" w:hAnsi="Times New Roman" w:cs="Times New Roman"/>
          <w:sz w:val="24"/>
          <w:szCs w:val="24"/>
        </w:rPr>
        <w:fldChar w:fldCharType="end"/>
      </w:r>
      <w:r w:rsidR="00AF73EA" w:rsidRPr="0091439D">
        <w:rPr>
          <w:rFonts w:ascii="Times New Roman" w:hAnsi="Times New Roman" w:cs="Times New Roman"/>
          <w:sz w:val="24"/>
          <w:szCs w:val="24"/>
        </w:rPr>
        <w:t>.</w:t>
      </w:r>
    </w:p>
    <w:p w14:paraId="2A7375F1" w14:textId="77777777" w:rsidR="005D3128" w:rsidRPr="0091439D" w:rsidRDefault="005D3128" w:rsidP="0091439D">
      <w:pPr>
        <w:spacing w:after="0" w:line="240" w:lineRule="auto"/>
        <w:jc w:val="both"/>
        <w:rPr>
          <w:rFonts w:ascii="Times New Roman" w:hAnsi="Times New Roman" w:cs="Times New Roman"/>
          <w:b/>
          <w:bCs/>
          <w:sz w:val="24"/>
          <w:szCs w:val="24"/>
        </w:rPr>
      </w:pPr>
    </w:p>
    <w:p w14:paraId="19126ACB" w14:textId="19DCC8B1" w:rsidR="00600C11" w:rsidRPr="0091439D" w:rsidRDefault="002B0C3F" w:rsidP="0091439D">
      <w:pPr>
        <w:pStyle w:val="ListParagraph"/>
        <w:spacing w:after="0" w:line="240" w:lineRule="auto"/>
        <w:ind w:left="0"/>
        <w:rPr>
          <w:rFonts w:ascii="Times New Roman" w:hAnsi="Times New Roman" w:cs="Times New Roman"/>
          <w:b/>
          <w:bCs/>
          <w:sz w:val="24"/>
          <w:szCs w:val="24"/>
        </w:rPr>
      </w:pPr>
      <w:r w:rsidRPr="0091439D">
        <w:rPr>
          <w:rFonts w:ascii="Times New Roman" w:hAnsi="Times New Roman" w:cs="Times New Roman"/>
          <w:b/>
          <w:bCs/>
          <w:sz w:val="24"/>
          <w:szCs w:val="24"/>
        </w:rPr>
        <w:t>KESIMPULAN</w:t>
      </w:r>
    </w:p>
    <w:p w14:paraId="107F7C15" w14:textId="77777777" w:rsidR="0091439D" w:rsidRDefault="0091439D" w:rsidP="0091439D">
      <w:pPr>
        <w:pStyle w:val="ListParagraph"/>
        <w:adjustRightInd w:val="0"/>
        <w:spacing w:after="0" w:line="240" w:lineRule="auto"/>
        <w:ind w:left="0" w:firstLine="426"/>
        <w:jc w:val="both"/>
        <w:rPr>
          <w:rFonts w:ascii="Times New Roman" w:hAnsi="Times New Roman" w:cs="Times New Roman"/>
          <w:sz w:val="24"/>
          <w:szCs w:val="24"/>
        </w:rPr>
      </w:pPr>
      <w:bookmarkStart w:id="8" w:name="_Hlk144190795"/>
    </w:p>
    <w:p w14:paraId="276CE41C" w14:textId="2D2F73F0" w:rsidR="00071CAA" w:rsidRPr="0091439D" w:rsidRDefault="00071CAA" w:rsidP="0091439D">
      <w:pPr>
        <w:pStyle w:val="ListParagraph"/>
        <w:adjustRightInd w:val="0"/>
        <w:spacing w:after="0" w:line="240" w:lineRule="auto"/>
        <w:ind w:left="0" w:firstLine="426"/>
        <w:jc w:val="both"/>
        <w:rPr>
          <w:rFonts w:ascii="Times New Roman" w:hAnsi="Times New Roman" w:cs="Times New Roman"/>
          <w:sz w:val="24"/>
          <w:szCs w:val="24"/>
        </w:rPr>
      </w:pPr>
      <w:r w:rsidRPr="0091439D">
        <w:rPr>
          <w:rFonts w:ascii="Times New Roman" w:hAnsi="Times New Roman" w:cs="Times New Roman"/>
          <w:sz w:val="24"/>
          <w:szCs w:val="24"/>
        </w:rPr>
        <w:t>Dari penelitian ini dapat diambil kesimpulan bahwa a</w:t>
      </w:r>
      <w:r w:rsidR="00EB60C0" w:rsidRPr="0091439D">
        <w:rPr>
          <w:rFonts w:ascii="Times New Roman" w:hAnsi="Times New Roman" w:cs="Times New Roman"/>
          <w:sz w:val="24"/>
          <w:szCs w:val="24"/>
        </w:rPr>
        <w:t xml:space="preserve">da </w:t>
      </w:r>
      <w:r w:rsidR="00E03C79" w:rsidRPr="0091439D">
        <w:rPr>
          <w:rFonts w:ascii="Times New Roman" w:hAnsi="Times New Roman" w:cs="Times New Roman"/>
          <w:sz w:val="24"/>
          <w:szCs w:val="24"/>
        </w:rPr>
        <w:t>hubungan usia ibu dengan kecemasan ibu pada kala 1 persalinan di Puskesmas Paiton dengan nilai signifikan 0,0</w:t>
      </w:r>
      <w:r w:rsidR="00834D15" w:rsidRPr="0091439D">
        <w:rPr>
          <w:rFonts w:ascii="Times New Roman" w:hAnsi="Times New Roman" w:cs="Times New Roman"/>
          <w:sz w:val="24"/>
          <w:szCs w:val="24"/>
        </w:rPr>
        <w:t>2</w:t>
      </w:r>
      <w:r w:rsidR="00E03C79" w:rsidRPr="0091439D">
        <w:rPr>
          <w:rFonts w:ascii="Times New Roman" w:hAnsi="Times New Roman" w:cs="Times New Roman"/>
          <w:sz w:val="24"/>
          <w:szCs w:val="24"/>
        </w:rPr>
        <w:t>7</w:t>
      </w:r>
      <w:r w:rsidR="00834D15" w:rsidRPr="0091439D">
        <w:rPr>
          <w:rFonts w:ascii="Times New Roman" w:hAnsi="Times New Roman" w:cs="Times New Roman"/>
          <w:sz w:val="24"/>
          <w:szCs w:val="24"/>
        </w:rPr>
        <w:t>4</w:t>
      </w:r>
      <w:r w:rsidR="00E03C79" w:rsidRPr="0091439D">
        <w:rPr>
          <w:rFonts w:ascii="Times New Roman" w:hAnsi="Times New Roman" w:cs="Times New Roman"/>
          <w:sz w:val="24"/>
          <w:szCs w:val="24"/>
        </w:rPr>
        <w:t xml:space="preserve"> &lt; α (0,05)</w:t>
      </w:r>
      <w:r w:rsidRPr="0091439D">
        <w:rPr>
          <w:rFonts w:ascii="Times New Roman" w:hAnsi="Times New Roman" w:cs="Times New Roman"/>
          <w:sz w:val="24"/>
          <w:szCs w:val="24"/>
        </w:rPr>
        <w:t>, a</w:t>
      </w:r>
      <w:r w:rsidR="00E03C79" w:rsidRPr="0091439D">
        <w:rPr>
          <w:rFonts w:ascii="Times New Roman" w:hAnsi="Times New Roman" w:cs="Times New Roman"/>
          <w:sz w:val="24"/>
          <w:szCs w:val="24"/>
        </w:rPr>
        <w:t>da hubungan paritas dengan kecemasan ibu pada kala 1 persalinan di Puskesmas Paiton dengan nilai signifikan 0,00</w:t>
      </w:r>
      <w:r w:rsidR="00834D15" w:rsidRPr="0091439D">
        <w:rPr>
          <w:rFonts w:ascii="Times New Roman" w:hAnsi="Times New Roman" w:cs="Times New Roman"/>
          <w:sz w:val="24"/>
          <w:szCs w:val="24"/>
        </w:rPr>
        <w:t>8</w:t>
      </w:r>
      <w:r w:rsidR="00E03C79" w:rsidRPr="0091439D">
        <w:rPr>
          <w:rFonts w:ascii="Times New Roman" w:hAnsi="Times New Roman" w:cs="Times New Roman"/>
          <w:sz w:val="24"/>
          <w:szCs w:val="24"/>
        </w:rPr>
        <w:t xml:space="preserve"> &lt; α (0,05)</w:t>
      </w:r>
      <w:r w:rsidRPr="0091439D">
        <w:rPr>
          <w:rFonts w:ascii="Times New Roman" w:hAnsi="Times New Roman" w:cs="Times New Roman"/>
          <w:sz w:val="24"/>
          <w:szCs w:val="24"/>
        </w:rPr>
        <w:t>, a</w:t>
      </w:r>
      <w:r w:rsidR="00E03C79" w:rsidRPr="0091439D">
        <w:rPr>
          <w:rFonts w:ascii="Times New Roman" w:hAnsi="Times New Roman" w:cs="Times New Roman"/>
          <w:sz w:val="24"/>
          <w:szCs w:val="24"/>
        </w:rPr>
        <w:t>da hubungan pendidkan ibu dengan kecemasan ibu pada kala 1 persalinan di Puskesmas Paiton dengan nilai signifikan 0,00</w:t>
      </w:r>
      <w:r w:rsidR="00834D15" w:rsidRPr="0091439D">
        <w:rPr>
          <w:rFonts w:ascii="Times New Roman" w:hAnsi="Times New Roman" w:cs="Times New Roman"/>
          <w:sz w:val="24"/>
          <w:szCs w:val="24"/>
        </w:rPr>
        <w:t>91</w:t>
      </w:r>
      <w:r w:rsidR="00E03C79" w:rsidRPr="0091439D">
        <w:rPr>
          <w:rFonts w:ascii="Times New Roman" w:hAnsi="Times New Roman" w:cs="Times New Roman"/>
          <w:sz w:val="24"/>
          <w:szCs w:val="24"/>
        </w:rPr>
        <w:t xml:space="preserve"> &lt; α (0,05).</w:t>
      </w:r>
      <w:r w:rsidRPr="0091439D">
        <w:rPr>
          <w:rFonts w:ascii="Times New Roman" w:hAnsi="Times New Roman" w:cs="Times New Roman"/>
          <w:sz w:val="24"/>
          <w:szCs w:val="24"/>
        </w:rPr>
        <w:t xml:space="preserve"> a</w:t>
      </w:r>
      <w:r w:rsidR="00E03C79" w:rsidRPr="0091439D">
        <w:rPr>
          <w:rFonts w:ascii="Times New Roman" w:hAnsi="Times New Roman" w:cs="Times New Roman"/>
          <w:sz w:val="24"/>
          <w:szCs w:val="24"/>
        </w:rPr>
        <w:t>da hubungan pekerjaan ibu dengan kecemasan ibu pada kala 1 persalinan di Puskesmas Paiton dengan nilai signifikan 0,0</w:t>
      </w:r>
      <w:r w:rsidR="00834D15" w:rsidRPr="0091439D">
        <w:rPr>
          <w:rFonts w:ascii="Times New Roman" w:hAnsi="Times New Roman" w:cs="Times New Roman"/>
          <w:sz w:val="24"/>
          <w:szCs w:val="24"/>
        </w:rPr>
        <w:t>11</w:t>
      </w:r>
      <w:r w:rsidR="00E03C79" w:rsidRPr="0091439D">
        <w:rPr>
          <w:rFonts w:ascii="Times New Roman" w:hAnsi="Times New Roman" w:cs="Times New Roman"/>
          <w:sz w:val="24"/>
          <w:szCs w:val="24"/>
        </w:rPr>
        <w:t xml:space="preserve"> &lt; α (0,05)</w:t>
      </w:r>
      <w:r w:rsidRPr="0091439D">
        <w:rPr>
          <w:rFonts w:ascii="Times New Roman" w:hAnsi="Times New Roman" w:cs="Times New Roman"/>
          <w:sz w:val="24"/>
          <w:szCs w:val="24"/>
        </w:rPr>
        <w:t>, a</w:t>
      </w:r>
      <w:r w:rsidR="00E03C79" w:rsidRPr="0091439D">
        <w:rPr>
          <w:rFonts w:ascii="Times New Roman" w:hAnsi="Times New Roman" w:cs="Times New Roman"/>
          <w:sz w:val="24"/>
          <w:szCs w:val="24"/>
        </w:rPr>
        <w:t>da hubungan pendampingan suami dengan kecemasan ibu pada kala 1 persalinan di Puskesmas Paiton dengan nilai signifikan 0,00</w:t>
      </w:r>
      <w:r w:rsidR="00834D15" w:rsidRPr="0091439D">
        <w:rPr>
          <w:rFonts w:ascii="Times New Roman" w:hAnsi="Times New Roman" w:cs="Times New Roman"/>
          <w:sz w:val="24"/>
          <w:szCs w:val="24"/>
        </w:rPr>
        <w:t>1</w:t>
      </w:r>
      <w:r w:rsidR="00E03C79" w:rsidRPr="0091439D">
        <w:rPr>
          <w:rFonts w:ascii="Times New Roman" w:hAnsi="Times New Roman" w:cs="Times New Roman"/>
          <w:sz w:val="24"/>
          <w:szCs w:val="24"/>
        </w:rPr>
        <w:t xml:space="preserve"> &lt; α (0,05)</w:t>
      </w:r>
      <w:r w:rsidRPr="0091439D">
        <w:rPr>
          <w:rFonts w:ascii="Times New Roman" w:hAnsi="Times New Roman" w:cs="Times New Roman"/>
          <w:sz w:val="24"/>
          <w:szCs w:val="24"/>
        </w:rPr>
        <w:t>, a</w:t>
      </w:r>
      <w:r w:rsidR="00E03C79" w:rsidRPr="0091439D">
        <w:rPr>
          <w:rFonts w:ascii="Times New Roman" w:hAnsi="Times New Roman" w:cs="Times New Roman"/>
          <w:sz w:val="24"/>
          <w:szCs w:val="24"/>
        </w:rPr>
        <w:t xml:space="preserve">da hubungan kepatuhan </w:t>
      </w:r>
      <w:r w:rsidR="00E03C79" w:rsidRPr="0091439D">
        <w:rPr>
          <w:rFonts w:ascii="Times New Roman" w:hAnsi="Times New Roman" w:cs="Times New Roman"/>
          <w:i/>
          <w:iCs/>
          <w:sz w:val="24"/>
          <w:szCs w:val="24"/>
        </w:rPr>
        <w:t>Antenatal care</w:t>
      </w:r>
      <w:r w:rsidR="00E03C79" w:rsidRPr="0091439D">
        <w:rPr>
          <w:rFonts w:ascii="Times New Roman" w:hAnsi="Times New Roman" w:cs="Times New Roman"/>
          <w:sz w:val="24"/>
          <w:szCs w:val="24"/>
        </w:rPr>
        <w:t xml:space="preserve"> dengan kecemasan ibu pada kala 1 persalinan di Puskesmas Paiton dengan nilai signifikan 0,0</w:t>
      </w:r>
      <w:r w:rsidR="00834D15" w:rsidRPr="0091439D">
        <w:rPr>
          <w:rFonts w:ascii="Times New Roman" w:hAnsi="Times New Roman" w:cs="Times New Roman"/>
          <w:sz w:val="24"/>
          <w:szCs w:val="24"/>
        </w:rPr>
        <w:t>18</w:t>
      </w:r>
      <w:r w:rsidR="00E03C79" w:rsidRPr="0091439D">
        <w:rPr>
          <w:rFonts w:ascii="Times New Roman" w:hAnsi="Times New Roman" w:cs="Times New Roman"/>
          <w:sz w:val="24"/>
          <w:szCs w:val="24"/>
        </w:rPr>
        <w:t xml:space="preserve"> &lt; α (0,05).</w:t>
      </w:r>
      <w:r w:rsidRPr="0091439D">
        <w:rPr>
          <w:rFonts w:ascii="Times New Roman" w:hAnsi="Times New Roman" w:cs="Times New Roman"/>
          <w:sz w:val="24"/>
          <w:szCs w:val="24"/>
        </w:rPr>
        <w:t xml:space="preserve"> Saran kepada peneliti selanjutnya yang akan melakukan penelitian dan kajian yang sama agar dapat menambah variable, jumlah sampel dan memperbanyak studi literatur.</w:t>
      </w:r>
    </w:p>
    <w:bookmarkEnd w:id="8"/>
    <w:p w14:paraId="3EB9B050" w14:textId="77777777" w:rsidR="00EB60C0" w:rsidRPr="0091439D" w:rsidRDefault="00EB60C0" w:rsidP="0091439D">
      <w:pPr>
        <w:pBdr>
          <w:top w:val="nil"/>
          <w:left w:val="nil"/>
          <w:bottom w:val="nil"/>
          <w:right w:val="nil"/>
          <w:between w:val="nil"/>
        </w:pBdr>
        <w:spacing w:after="0" w:line="240" w:lineRule="auto"/>
        <w:rPr>
          <w:rFonts w:ascii="Times New Roman" w:hAnsi="Times New Roman" w:cs="Times New Roman"/>
          <w:sz w:val="24"/>
          <w:szCs w:val="24"/>
        </w:rPr>
      </w:pPr>
    </w:p>
    <w:p w14:paraId="74ADCF71" w14:textId="77777777" w:rsidR="00EB60C0" w:rsidRPr="0091439D" w:rsidRDefault="00EB60C0" w:rsidP="0091439D">
      <w:pPr>
        <w:pBdr>
          <w:top w:val="nil"/>
          <w:left w:val="nil"/>
          <w:bottom w:val="nil"/>
          <w:right w:val="nil"/>
          <w:between w:val="nil"/>
        </w:pBdr>
        <w:spacing w:after="0" w:line="240" w:lineRule="auto"/>
        <w:ind w:hanging="2"/>
        <w:rPr>
          <w:rFonts w:ascii="Times New Roman" w:hAnsi="Times New Roman" w:cs="Times New Roman"/>
          <w:sz w:val="24"/>
          <w:szCs w:val="24"/>
        </w:rPr>
      </w:pPr>
      <w:r w:rsidRPr="0091439D">
        <w:rPr>
          <w:rFonts w:ascii="Times New Roman" w:hAnsi="Times New Roman" w:cs="Times New Roman"/>
          <w:b/>
          <w:sz w:val="24"/>
          <w:szCs w:val="24"/>
        </w:rPr>
        <w:t>UCAPAN TERIMAKASIH</w:t>
      </w:r>
    </w:p>
    <w:p w14:paraId="64534473" w14:textId="77777777" w:rsidR="0091439D" w:rsidRDefault="0091439D" w:rsidP="0091439D">
      <w:pPr>
        <w:spacing w:after="0" w:line="240" w:lineRule="auto"/>
        <w:ind w:firstLine="480"/>
        <w:contextualSpacing/>
        <w:jc w:val="both"/>
        <w:rPr>
          <w:rFonts w:ascii="Times New Roman" w:hAnsi="Times New Roman" w:cs="Times New Roman"/>
          <w:sz w:val="24"/>
          <w:szCs w:val="24"/>
        </w:rPr>
      </w:pPr>
    </w:p>
    <w:p w14:paraId="304E9E22" w14:textId="05C7FD76" w:rsidR="00834D15" w:rsidRPr="0091439D" w:rsidRDefault="00071CAA" w:rsidP="0091439D">
      <w:pPr>
        <w:spacing w:after="0" w:line="240" w:lineRule="auto"/>
        <w:ind w:firstLine="426"/>
        <w:contextualSpacing/>
        <w:jc w:val="both"/>
        <w:rPr>
          <w:rFonts w:ascii="Times New Roman" w:hAnsi="Times New Roman" w:cs="Times New Roman"/>
          <w:sz w:val="24"/>
          <w:szCs w:val="24"/>
        </w:rPr>
      </w:pPr>
      <w:r w:rsidRPr="0091439D">
        <w:rPr>
          <w:rFonts w:ascii="Times New Roman" w:hAnsi="Times New Roman" w:cs="Times New Roman"/>
          <w:sz w:val="24"/>
          <w:szCs w:val="24"/>
        </w:rPr>
        <w:t xml:space="preserve">Ucapan terimakasih disampaikan kepada pimpinan Universitas Nurul Jadid dan pimpinan Fakultas Kesehatan Universitas Nurul Jadid atas kesempatan dan dukungan yang diberikan, kepada LP3M universitas Nurul Jadid yang telah memfasilitasi perijinan dan jalannya proses penelitian, kepada </w:t>
      </w:r>
      <w:r w:rsidR="00834D15" w:rsidRPr="0091439D">
        <w:rPr>
          <w:rFonts w:ascii="Times New Roman" w:hAnsi="Times New Roman" w:cs="Times New Roman"/>
          <w:sz w:val="24"/>
          <w:szCs w:val="24"/>
        </w:rPr>
        <w:t>Kepala Puskesmas Paiton atas ijin yang berikan untuk melakukan penelitian di Puskesmas Paiton, kepada bidan koordinator di Puskesmas Paiton</w:t>
      </w:r>
      <w:r w:rsidRPr="0091439D">
        <w:rPr>
          <w:rFonts w:ascii="Times New Roman" w:hAnsi="Times New Roman" w:cs="Times New Roman"/>
          <w:sz w:val="24"/>
          <w:szCs w:val="24"/>
        </w:rPr>
        <w:t xml:space="preserve"> yang telah membantu jalannya proses penelitian dan pihak lain yang tidak dapat disebutkan satu persatu yang telah membantu dalam pelaksanaan penelitian sampai terbitnya artikel jurnal ini.</w:t>
      </w:r>
    </w:p>
    <w:p w14:paraId="7844235B" w14:textId="00D7D399" w:rsidR="00834D15" w:rsidRPr="0091439D" w:rsidRDefault="00834D15" w:rsidP="0091439D">
      <w:pPr>
        <w:spacing w:after="0" w:line="240" w:lineRule="auto"/>
        <w:contextualSpacing/>
        <w:jc w:val="both"/>
        <w:rPr>
          <w:rFonts w:ascii="Times New Roman" w:hAnsi="Times New Roman" w:cs="Times New Roman"/>
          <w:sz w:val="24"/>
          <w:szCs w:val="24"/>
        </w:rPr>
      </w:pPr>
    </w:p>
    <w:p w14:paraId="12D073C7" w14:textId="77777777" w:rsidR="00AB2B6E" w:rsidRDefault="00AB2B6E" w:rsidP="0091439D">
      <w:pPr>
        <w:spacing w:after="0" w:line="240" w:lineRule="auto"/>
        <w:contextualSpacing/>
        <w:jc w:val="both"/>
        <w:rPr>
          <w:rFonts w:ascii="Times New Roman" w:hAnsi="Times New Roman" w:cs="Times New Roman"/>
          <w:b/>
          <w:bCs/>
          <w:sz w:val="24"/>
          <w:szCs w:val="24"/>
        </w:rPr>
        <w:sectPr w:rsidR="00AB2B6E" w:rsidSect="00AF2D03">
          <w:footerReference w:type="default" r:id="rId19"/>
          <w:pgSz w:w="11906" w:h="16838"/>
          <w:pgMar w:top="1440" w:right="1440" w:bottom="1440" w:left="1440" w:header="708" w:footer="567" w:gutter="0"/>
          <w:cols w:space="708"/>
          <w:docGrid w:linePitch="360"/>
        </w:sectPr>
      </w:pPr>
    </w:p>
    <w:p w14:paraId="6970DB6F" w14:textId="0AFFCFB8" w:rsidR="004E436C" w:rsidRDefault="004E436C" w:rsidP="0091439D">
      <w:pPr>
        <w:spacing w:after="0" w:line="240" w:lineRule="auto"/>
        <w:contextualSpacing/>
        <w:jc w:val="both"/>
        <w:rPr>
          <w:rFonts w:ascii="Times New Roman" w:hAnsi="Times New Roman" w:cs="Times New Roman"/>
          <w:b/>
          <w:bCs/>
          <w:sz w:val="24"/>
          <w:szCs w:val="24"/>
        </w:rPr>
      </w:pPr>
      <w:r w:rsidRPr="0091439D">
        <w:rPr>
          <w:rFonts w:ascii="Times New Roman" w:hAnsi="Times New Roman" w:cs="Times New Roman"/>
          <w:b/>
          <w:bCs/>
          <w:sz w:val="24"/>
          <w:szCs w:val="24"/>
        </w:rPr>
        <w:t>DAFTAR PUSTAKA</w:t>
      </w:r>
    </w:p>
    <w:p w14:paraId="2E6FD5A2" w14:textId="77777777" w:rsidR="0091439D" w:rsidRPr="0091439D" w:rsidRDefault="0091439D" w:rsidP="0091439D">
      <w:pPr>
        <w:spacing w:after="0" w:line="240" w:lineRule="auto"/>
        <w:contextualSpacing/>
        <w:jc w:val="both"/>
        <w:rPr>
          <w:rFonts w:ascii="Times New Roman" w:hAnsi="Times New Roman" w:cs="Times New Roman"/>
          <w:b/>
          <w:bCs/>
          <w:sz w:val="24"/>
          <w:szCs w:val="24"/>
        </w:rPr>
      </w:pPr>
    </w:p>
    <w:p w14:paraId="01892236" w14:textId="1C7847AD"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sz w:val="24"/>
          <w:szCs w:val="24"/>
        </w:rPr>
        <w:fldChar w:fldCharType="begin" w:fldLock="1"/>
      </w:r>
      <w:r w:rsidRPr="0091439D">
        <w:rPr>
          <w:rFonts w:ascii="Times New Roman" w:hAnsi="Times New Roman" w:cs="Times New Roman"/>
          <w:sz w:val="24"/>
          <w:szCs w:val="24"/>
        </w:rPr>
        <w:instrText xml:space="preserve">ADDIN Mendeley Bibliography CSL_BIBLIOGRAPHY </w:instrText>
      </w:r>
      <w:r w:rsidRPr="0091439D">
        <w:rPr>
          <w:rFonts w:ascii="Times New Roman" w:hAnsi="Times New Roman" w:cs="Times New Roman"/>
          <w:sz w:val="24"/>
          <w:szCs w:val="24"/>
        </w:rPr>
        <w:fldChar w:fldCharType="separate"/>
      </w:r>
      <w:r w:rsidRPr="0091439D">
        <w:rPr>
          <w:rFonts w:ascii="Times New Roman" w:hAnsi="Times New Roman" w:cs="Times New Roman"/>
          <w:noProof/>
          <w:sz w:val="24"/>
          <w:szCs w:val="24"/>
        </w:rPr>
        <w:t xml:space="preserve">. M., Lilis, D. N., &amp; Lovita, E. (2021). Faktor-Faktor Yang Berhubungan Dengan Kecemasan Pada Ibu Bersalin. </w:t>
      </w:r>
      <w:r w:rsidRPr="0091439D">
        <w:rPr>
          <w:rFonts w:ascii="Times New Roman" w:hAnsi="Times New Roman" w:cs="Times New Roman"/>
          <w:i/>
          <w:iCs/>
          <w:noProof/>
          <w:sz w:val="24"/>
          <w:szCs w:val="24"/>
        </w:rPr>
        <w:t>Jambura Journal of Health Sciences and Research</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3</w:t>
      </w:r>
      <w:r w:rsidRPr="0091439D">
        <w:rPr>
          <w:rFonts w:ascii="Times New Roman" w:hAnsi="Times New Roman" w:cs="Times New Roman"/>
          <w:noProof/>
          <w:sz w:val="24"/>
          <w:szCs w:val="24"/>
        </w:rPr>
        <w:t>(1), 115–125. https://doi.org/10.35971/jjhsr.v3i1.8467</w:t>
      </w:r>
    </w:p>
    <w:p w14:paraId="04F22971"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Aniroh, U., &amp; Fatimah, R. F. (2019). Tingkat Kecemasan Ibu Primigravida dalam Menghadapi Persalinan Ditinjau dari Usia Ibu dan Sosial Ekonomi. </w:t>
      </w:r>
      <w:r w:rsidRPr="0091439D">
        <w:rPr>
          <w:rFonts w:ascii="Times New Roman" w:hAnsi="Times New Roman" w:cs="Times New Roman"/>
          <w:i/>
          <w:iCs/>
          <w:noProof/>
          <w:sz w:val="24"/>
          <w:szCs w:val="24"/>
        </w:rPr>
        <w:t>Jurnal Ilmu Keperawatan Maternitas</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2</w:t>
      </w:r>
      <w:r w:rsidRPr="0091439D">
        <w:rPr>
          <w:rFonts w:ascii="Times New Roman" w:hAnsi="Times New Roman" w:cs="Times New Roman"/>
          <w:noProof/>
          <w:sz w:val="24"/>
          <w:szCs w:val="24"/>
        </w:rPr>
        <w:t>(2), 1. https://doi.org/10.32584/jikm.v2i2.374</w:t>
      </w:r>
    </w:p>
    <w:p w14:paraId="592C93E4"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Brunton, R., Simpson, N., &amp; Dryer, R. (2020). Pregnancy-related anxiety, perceived parental self-efficacy and the influence of parity and age. </w:t>
      </w:r>
      <w:r w:rsidRPr="0091439D">
        <w:rPr>
          <w:rFonts w:ascii="Times New Roman" w:hAnsi="Times New Roman" w:cs="Times New Roman"/>
          <w:i/>
          <w:iCs/>
          <w:noProof/>
          <w:sz w:val="24"/>
          <w:szCs w:val="24"/>
        </w:rPr>
        <w:t>International Journal of Environmental Research and Public Health</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17</w:t>
      </w:r>
      <w:r w:rsidRPr="0091439D">
        <w:rPr>
          <w:rFonts w:ascii="Times New Roman" w:hAnsi="Times New Roman" w:cs="Times New Roman"/>
          <w:noProof/>
          <w:sz w:val="24"/>
          <w:szCs w:val="24"/>
        </w:rPr>
        <w:t>(18), 1–17. https://doi.org/10.3390/ijerph17186709</w:t>
      </w:r>
    </w:p>
    <w:p w14:paraId="1E326DE0"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Eka, A., Putri, S., Rukiah, N., &amp; Shifa, N. A. (2023). </w:t>
      </w:r>
      <w:r w:rsidRPr="0091439D">
        <w:rPr>
          <w:rFonts w:ascii="Times New Roman" w:hAnsi="Times New Roman" w:cs="Times New Roman"/>
          <w:i/>
          <w:iCs/>
          <w:noProof/>
          <w:sz w:val="24"/>
          <w:szCs w:val="24"/>
        </w:rPr>
        <w:t>Hubungan Pengetahuan dengan Tingkat Kecemasan Ibu Hamil Trimester III di Puskesmas Ciawi Kabupaten Bogor Tahun 2021</w:t>
      </w:r>
      <w:r w:rsidRPr="0091439D">
        <w:rPr>
          <w:rFonts w:ascii="Times New Roman" w:hAnsi="Times New Roman" w:cs="Times New Roman"/>
          <w:noProof/>
          <w:sz w:val="24"/>
          <w:szCs w:val="24"/>
        </w:rPr>
        <w:t>. 223–230.</w:t>
      </w:r>
    </w:p>
    <w:p w14:paraId="0FADEF03"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Erkaya, R., Karabulutlu, Ö., &amp; Çalık, K. Y. (2017). Defining Childbirth Fear And Anxiety Levels In Pregnant Women. </w:t>
      </w:r>
      <w:r w:rsidRPr="0091439D">
        <w:rPr>
          <w:rFonts w:ascii="Times New Roman" w:hAnsi="Times New Roman" w:cs="Times New Roman"/>
          <w:i/>
          <w:iCs/>
          <w:noProof/>
          <w:sz w:val="24"/>
          <w:szCs w:val="24"/>
        </w:rPr>
        <w:t>Procedia - Social and Behavioral Sciences</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237</w:t>
      </w:r>
      <w:r w:rsidRPr="0091439D">
        <w:rPr>
          <w:rFonts w:ascii="Times New Roman" w:hAnsi="Times New Roman" w:cs="Times New Roman"/>
          <w:noProof/>
          <w:sz w:val="24"/>
          <w:szCs w:val="24"/>
        </w:rPr>
        <w:t>(June 2016), 1045–1052. https://doi.org/10.1016/j.sbspro.2017.02.151</w:t>
      </w:r>
    </w:p>
    <w:p w14:paraId="1EB70841"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Fauziah, S. F. (2021). Studi Kasus: Kecemasan Dalam Kehamilan Dapat Menghambat Proses Persalinan. </w:t>
      </w:r>
      <w:r w:rsidRPr="0091439D">
        <w:rPr>
          <w:rFonts w:ascii="Times New Roman" w:hAnsi="Times New Roman" w:cs="Times New Roman"/>
          <w:i/>
          <w:iCs/>
          <w:noProof/>
          <w:sz w:val="24"/>
          <w:szCs w:val="24"/>
        </w:rPr>
        <w:t>Jurnal Kebidanan</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1</w:t>
      </w:r>
      <w:r w:rsidRPr="0091439D">
        <w:rPr>
          <w:rFonts w:ascii="Times New Roman" w:hAnsi="Times New Roman" w:cs="Times New Roman"/>
          <w:noProof/>
          <w:sz w:val="24"/>
          <w:szCs w:val="24"/>
        </w:rPr>
        <w:t>(1), 1–10. https://doi.org/10.32695/jbd.v1i1.246</w:t>
      </w:r>
    </w:p>
    <w:p w14:paraId="6EC467FF"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Gary, W. P., Hijriyati, Y., Kebidanan, K. D., &amp; Binawan, U. (2020). </w:t>
      </w:r>
      <w:r w:rsidRPr="0091439D">
        <w:rPr>
          <w:rFonts w:ascii="Times New Roman" w:hAnsi="Times New Roman" w:cs="Times New Roman"/>
          <w:i/>
          <w:iCs/>
          <w:noProof/>
          <w:sz w:val="24"/>
          <w:szCs w:val="24"/>
        </w:rPr>
        <w:t>IBU HAMIL MENJELANG PERSALINAN SPONTAN DI PUSKESMAS KECAMATAN MAKASAR JAKARTA TIMUR Relationship between Characteristics towards Anxiety Levels of Pregnant Women Ahead of Spontaneous Delivery at the Puskesmas District of Makasar , East Jakarta PENDAHULUAN</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3</w:t>
      </w:r>
      <w:r w:rsidRPr="0091439D">
        <w:rPr>
          <w:rFonts w:ascii="Times New Roman" w:hAnsi="Times New Roman" w:cs="Times New Roman"/>
          <w:noProof/>
          <w:sz w:val="24"/>
          <w:szCs w:val="24"/>
        </w:rPr>
        <w:t>, 68–76.</w:t>
      </w:r>
    </w:p>
    <w:p w14:paraId="7FD69F4A"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Halil, A., &amp; Puspitasari, E. (2023). </w:t>
      </w:r>
      <w:r w:rsidRPr="0091439D">
        <w:rPr>
          <w:rFonts w:ascii="Times New Roman" w:hAnsi="Times New Roman" w:cs="Times New Roman"/>
          <w:i/>
          <w:iCs/>
          <w:noProof/>
          <w:sz w:val="24"/>
          <w:szCs w:val="24"/>
        </w:rPr>
        <w:t>Faktor yang Menyebabkan Kecemasan Ibu Hamil Trimester III dalam Menghadapi Persalinan di Puskesmas Depok 2 ( Factors Causing Anxiety in Dealing with Delivery in Third Trimester Pregnant Women at Depok 2 Health Center ) LATAR BELAKANG Pada tahun 2019 , Wor</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12</w:t>
      </w:r>
      <w:r w:rsidRPr="0091439D">
        <w:rPr>
          <w:rFonts w:ascii="Times New Roman" w:hAnsi="Times New Roman" w:cs="Times New Roman"/>
          <w:noProof/>
          <w:sz w:val="24"/>
          <w:szCs w:val="24"/>
        </w:rPr>
        <w:t>(1), 78–83.</w:t>
      </w:r>
    </w:p>
    <w:p w14:paraId="67A9CB3F"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Halman, D. P., Umar, S., &amp; Limbong, T. (2022). Perbedaan Tingkat Kecemasan Primigravida dan Multigravida Trimester III dalam Menghadapi Persalinan. </w:t>
      </w:r>
      <w:r w:rsidRPr="0091439D">
        <w:rPr>
          <w:rFonts w:ascii="Times New Roman" w:hAnsi="Times New Roman" w:cs="Times New Roman"/>
          <w:i/>
          <w:iCs/>
          <w:noProof/>
          <w:sz w:val="24"/>
          <w:szCs w:val="24"/>
        </w:rPr>
        <w:t>Jurnal Ilmiah Kesehatan Sandi Husada</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11</w:t>
      </w:r>
      <w:r w:rsidRPr="0091439D">
        <w:rPr>
          <w:rFonts w:ascii="Times New Roman" w:hAnsi="Times New Roman" w:cs="Times New Roman"/>
          <w:noProof/>
          <w:sz w:val="24"/>
          <w:szCs w:val="24"/>
        </w:rPr>
        <w:t>, 513–521. https://doi.org/10.35816/jiskh.v11i2.822</w:t>
      </w:r>
    </w:p>
    <w:p w14:paraId="77E72958"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Imantika, E., Rodiani, R., &amp; Angraini, D. I. (2022). Peningkatan Efektivitas Program ‘Safe Motherhood’ Di Puskesmas Poned Dalam Menurunkan Aki Akibat Kehamilan Dan Persalinan. </w:t>
      </w:r>
      <w:r w:rsidRPr="0091439D">
        <w:rPr>
          <w:rFonts w:ascii="Times New Roman" w:hAnsi="Times New Roman" w:cs="Times New Roman"/>
          <w:i/>
          <w:iCs/>
          <w:noProof/>
          <w:sz w:val="24"/>
          <w:szCs w:val="24"/>
        </w:rPr>
        <w:t>Jurnal Kedokteran Dan Kesehatan : Publikasi Ilmiah Fakultas Kedokteran Universitas Sriwijaya</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9</w:t>
      </w:r>
      <w:r w:rsidRPr="0091439D">
        <w:rPr>
          <w:rFonts w:ascii="Times New Roman" w:hAnsi="Times New Roman" w:cs="Times New Roman"/>
          <w:noProof/>
          <w:sz w:val="24"/>
          <w:szCs w:val="24"/>
        </w:rPr>
        <w:t>(1), 91–96. https://doi.org/10.32539/jkk.v9i1.15159</w:t>
      </w:r>
    </w:p>
    <w:p w14:paraId="7A29FFAA"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Malka, S. (2019). Hubungan Kepatuhan Antenatal Care (ANC) dan Dukungan Suami dengan Kelancaran Persalinan di Desa Bulu Allapporenge Kecamatan Bengo Kabupaten Bone. </w:t>
      </w:r>
      <w:r w:rsidRPr="0091439D">
        <w:rPr>
          <w:rFonts w:ascii="Times New Roman" w:hAnsi="Times New Roman" w:cs="Times New Roman"/>
          <w:i/>
          <w:iCs/>
          <w:noProof/>
          <w:sz w:val="24"/>
          <w:szCs w:val="24"/>
        </w:rPr>
        <w:t>Nursing Inside Community</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1</w:t>
      </w:r>
      <w:r w:rsidRPr="0091439D">
        <w:rPr>
          <w:rFonts w:ascii="Times New Roman" w:hAnsi="Times New Roman" w:cs="Times New Roman"/>
          <w:noProof/>
          <w:sz w:val="24"/>
          <w:szCs w:val="24"/>
        </w:rPr>
        <w:t>(3), 74–81. https://doi.org/10.35892/nic.v1i3.215</w:t>
      </w:r>
    </w:p>
    <w:p w14:paraId="38420FC6"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Masruroh, N. (2018). Pengaruh Kecemasan Ibu Terhadap Proses Persalinan Kala 1 Fase Aktif Di Bps Atik Suharijati Surabaya. </w:t>
      </w:r>
      <w:r w:rsidRPr="0091439D">
        <w:rPr>
          <w:rFonts w:ascii="Times New Roman" w:hAnsi="Times New Roman" w:cs="Times New Roman"/>
          <w:i/>
          <w:iCs/>
          <w:noProof/>
          <w:sz w:val="24"/>
          <w:szCs w:val="24"/>
        </w:rPr>
        <w:t>Journal of Health Sciences</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8</w:t>
      </w:r>
      <w:r w:rsidRPr="0091439D">
        <w:rPr>
          <w:rFonts w:ascii="Times New Roman" w:hAnsi="Times New Roman" w:cs="Times New Roman"/>
          <w:noProof/>
          <w:sz w:val="24"/>
          <w:szCs w:val="24"/>
        </w:rPr>
        <w:t>(2), 162–170. https://doi.org/10.33086/jhs.v8i2.199</w:t>
      </w:r>
    </w:p>
    <w:p w14:paraId="5963F1E0"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Mohebi, S., Parham, M., Sharifirad, G., &amp; Gharlipour, Z. (2018). </w:t>
      </w:r>
      <w:r w:rsidRPr="0091439D">
        <w:rPr>
          <w:rFonts w:ascii="Times New Roman" w:hAnsi="Times New Roman" w:cs="Times New Roman"/>
          <w:i/>
          <w:iCs/>
          <w:noProof/>
          <w:sz w:val="24"/>
          <w:szCs w:val="24"/>
        </w:rPr>
        <w:t>Social Support and Self ‑ Care Behavior Study</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January</w:t>
      </w:r>
      <w:r w:rsidRPr="0091439D">
        <w:rPr>
          <w:rFonts w:ascii="Times New Roman" w:hAnsi="Times New Roman" w:cs="Times New Roman"/>
          <w:noProof/>
          <w:sz w:val="24"/>
          <w:szCs w:val="24"/>
        </w:rPr>
        <w:t>, 1–6. https://doi.org/10.4103/jehp.jehp</w:t>
      </w:r>
    </w:p>
    <w:p w14:paraId="6A42FB22"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Rinata, E., &amp; Andayani, G. A. (2018). Karakteristik ibu (usia, paritas, pendidikan) dan dukungan keluarga dengan kecemasan ibu hamil trimester III. </w:t>
      </w:r>
      <w:r w:rsidRPr="0091439D">
        <w:rPr>
          <w:rFonts w:ascii="Times New Roman" w:hAnsi="Times New Roman" w:cs="Times New Roman"/>
          <w:i/>
          <w:iCs/>
          <w:noProof/>
          <w:sz w:val="24"/>
          <w:szCs w:val="24"/>
        </w:rPr>
        <w:t>Medisains</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16</w:t>
      </w:r>
      <w:r w:rsidRPr="0091439D">
        <w:rPr>
          <w:rFonts w:ascii="Times New Roman" w:hAnsi="Times New Roman" w:cs="Times New Roman"/>
          <w:noProof/>
          <w:sz w:val="24"/>
          <w:szCs w:val="24"/>
        </w:rPr>
        <w:t>(1), 14. https://doi.org/10.30595/medisains.v16i1.2063</w:t>
      </w:r>
    </w:p>
    <w:p w14:paraId="26A9429C"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Sagita, Y. D. (2018). Hubungan Tingkat Kecemasan Dengan Lama Di Rsia Anugerah Medical Center. </w:t>
      </w:r>
      <w:r w:rsidRPr="0091439D">
        <w:rPr>
          <w:rFonts w:ascii="Times New Roman" w:hAnsi="Times New Roman" w:cs="Times New Roman"/>
          <w:i/>
          <w:iCs/>
          <w:noProof/>
          <w:sz w:val="24"/>
          <w:szCs w:val="24"/>
        </w:rPr>
        <w:t>Midwifery Journal</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3</w:t>
      </w:r>
      <w:r w:rsidRPr="0091439D">
        <w:rPr>
          <w:rFonts w:ascii="Times New Roman" w:hAnsi="Times New Roman" w:cs="Times New Roman"/>
          <w:noProof/>
          <w:sz w:val="24"/>
          <w:szCs w:val="24"/>
        </w:rPr>
        <w:t>(1), 16–20. http://journal.ummat.ac.id/index.php/MJ/article/view/119</w:t>
      </w:r>
    </w:p>
    <w:p w14:paraId="08D816FF" w14:textId="77777777" w:rsidR="00AB2B6E"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sectPr w:rsidR="00AB2B6E" w:rsidSect="00AF2D03">
          <w:footerReference w:type="default" r:id="rId20"/>
          <w:pgSz w:w="11906" w:h="16838"/>
          <w:pgMar w:top="1440" w:right="1440" w:bottom="1440" w:left="1440" w:header="708" w:footer="567" w:gutter="0"/>
          <w:cols w:space="708"/>
          <w:docGrid w:linePitch="360"/>
        </w:sectPr>
      </w:pPr>
      <w:r w:rsidRPr="0091439D">
        <w:rPr>
          <w:rFonts w:ascii="Times New Roman" w:hAnsi="Times New Roman" w:cs="Times New Roman"/>
          <w:noProof/>
          <w:sz w:val="24"/>
          <w:szCs w:val="24"/>
        </w:rPr>
        <w:t xml:space="preserve">Setiawati, I., Qomari, S. N., &amp; Daniati, D. (2022). Hubungan Paritas, usia kehamilan dan </w:t>
      </w:r>
    </w:p>
    <w:p w14:paraId="466D2CCB" w14:textId="06265D5B" w:rsidR="00C3579E" w:rsidRPr="0091439D" w:rsidRDefault="00C3579E" w:rsidP="00AB2B6E">
      <w:pPr>
        <w:widowControl w:val="0"/>
        <w:autoSpaceDE w:val="0"/>
        <w:autoSpaceDN w:val="0"/>
        <w:adjustRightInd w:val="0"/>
        <w:spacing w:after="0" w:line="240" w:lineRule="auto"/>
        <w:ind w:left="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pekerjaan ibu hamil dengan tingkat kecemasan ibu hamil di Puskesmas Trageh. </w:t>
      </w:r>
      <w:r w:rsidRPr="0091439D">
        <w:rPr>
          <w:rFonts w:ascii="Times New Roman" w:hAnsi="Times New Roman" w:cs="Times New Roman"/>
          <w:i/>
          <w:iCs/>
          <w:noProof/>
          <w:sz w:val="24"/>
          <w:szCs w:val="24"/>
        </w:rPr>
        <w:t>Jurnal Ilmiah Ilmu Kebidanan Dan Kandungan</w:t>
      </w:r>
      <w:r w:rsidRPr="0091439D">
        <w:rPr>
          <w:rFonts w:ascii="Times New Roman" w:hAnsi="Times New Roman" w:cs="Times New Roman"/>
          <w:noProof/>
          <w:sz w:val="24"/>
          <w:szCs w:val="24"/>
        </w:rPr>
        <w:t>, 154–160. https://stikes-nhm.e-journal.id/JOB/article/download/792/788</w:t>
      </w:r>
    </w:p>
    <w:p w14:paraId="655C4495"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Shakarami, A., Mirghafourvand, M., Abdolalipour, S., Jafarabadi, M. A., &amp; Iravani, M. (2021). Comparison of fear, anxiety and self-efficacy of childbirth among primiparous and multiparous women. </w:t>
      </w:r>
      <w:r w:rsidRPr="0091439D">
        <w:rPr>
          <w:rFonts w:ascii="Times New Roman" w:hAnsi="Times New Roman" w:cs="Times New Roman"/>
          <w:i/>
          <w:iCs/>
          <w:noProof/>
          <w:sz w:val="24"/>
          <w:szCs w:val="24"/>
        </w:rPr>
        <w:t>BMC Pregnancy and Childbirth</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21</w:t>
      </w:r>
      <w:r w:rsidRPr="0091439D">
        <w:rPr>
          <w:rFonts w:ascii="Times New Roman" w:hAnsi="Times New Roman" w:cs="Times New Roman"/>
          <w:noProof/>
          <w:sz w:val="24"/>
          <w:szCs w:val="24"/>
        </w:rPr>
        <w:t>(1), 1–9. https://doi.org/10.1186/s12884-021-04114-8</w:t>
      </w:r>
    </w:p>
    <w:p w14:paraId="1FBFE3FE"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Siallagan, D., &amp; Lestari, D. (2018). Tingkat Kecemasan Menghadapi Persalinan Berdasarkan Status Kesehatan, Graviditas Dan Usia Di Wilayah Kerja Puskesmas Jombang. </w:t>
      </w:r>
      <w:r w:rsidRPr="0091439D">
        <w:rPr>
          <w:rFonts w:ascii="Times New Roman" w:hAnsi="Times New Roman" w:cs="Times New Roman"/>
          <w:i/>
          <w:iCs/>
          <w:noProof/>
          <w:sz w:val="24"/>
          <w:szCs w:val="24"/>
        </w:rPr>
        <w:t>Indonesian Journal of Midwifery (IJM)</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1</w:t>
      </w:r>
      <w:r w:rsidRPr="0091439D">
        <w:rPr>
          <w:rFonts w:ascii="Times New Roman" w:hAnsi="Times New Roman" w:cs="Times New Roman"/>
          <w:noProof/>
          <w:sz w:val="24"/>
          <w:szCs w:val="24"/>
        </w:rPr>
        <w:t>(2), 104–110. https://doi.org/10.35473/ijm.v1i2.101</w:t>
      </w:r>
    </w:p>
    <w:p w14:paraId="1F9A5547"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Sutcliffe, K. L., Levett, K., Dahlen, H. G., Newnham, E., &amp; Mackay, L. M. (2023). How Do Anxiety and Relationship Factors Influence the Application of Childbirth Education Strategies During Labor and Birth: A Bowen Family Systems Perspective. </w:t>
      </w:r>
      <w:r w:rsidRPr="0091439D">
        <w:rPr>
          <w:rFonts w:ascii="Times New Roman" w:hAnsi="Times New Roman" w:cs="Times New Roman"/>
          <w:i/>
          <w:iCs/>
          <w:noProof/>
          <w:sz w:val="24"/>
          <w:szCs w:val="24"/>
        </w:rPr>
        <w:t>International Journal of Women’s Health</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15</w:t>
      </w:r>
      <w:r w:rsidRPr="0091439D">
        <w:rPr>
          <w:rFonts w:ascii="Times New Roman" w:hAnsi="Times New Roman" w:cs="Times New Roman"/>
          <w:noProof/>
          <w:sz w:val="24"/>
          <w:szCs w:val="24"/>
        </w:rPr>
        <w:t>, 455–465. https://doi.org/10.2147/IJWH.S399588</w:t>
      </w:r>
    </w:p>
    <w:p w14:paraId="7EC63BA3" w14:textId="77777777" w:rsidR="00C3579E" w:rsidRPr="0091439D" w:rsidRDefault="00C3579E" w:rsidP="0091439D">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91439D">
        <w:rPr>
          <w:rFonts w:ascii="Times New Roman" w:hAnsi="Times New Roman" w:cs="Times New Roman"/>
          <w:noProof/>
          <w:sz w:val="24"/>
          <w:szCs w:val="24"/>
        </w:rPr>
        <w:t xml:space="preserve">Sutrisminah, E., Susiloningtyas, I., &amp; Jayanti, M. (2021). Hubungan Usia, Paritas, Pendidikan Dan Dukungan Keluarga Dengan Kecemasan Ibu Bersalin Kala I Di Klinik Bersalin Esti Husada Semarang. </w:t>
      </w:r>
      <w:r w:rsidRPr="0091439D">
        <w:rPr>
          <w:rFonts w:ascii="Times New Roman" w:hAnsi="Times New Roman" w:cs="Times New Roman"/>
          <w:i/>
          <w:iCs/>
          <w:noProof/>
          <w:sz w:val="24"/>
          <w:szCs w:val="24"/>
        </w:rPr>
        <w:t>Jurnal Kebidanan Khatulistiwa</w:t>
      </w:r>
      <w:r w:rsidRPr="0091439D">
        <w:rPr>
          <w:rFonts w:ascii="Times New Roman" w:hAnsi="Times New Roman" w:cs="Times New Roman"/>
          <w:noProof/>
          <w:sz w:val="24"/>
          <w:szCs w:val="24"/>
        </w:rPr>
        <w:t xml:space="preserve">, </w:t>
      </w:r>
      <w:r w:rsidRPr="0091439D">
        <w:rPr>
          <w:rFonts w:ascii="Times New Roman" w:hAnsi="Times New Roman" w:cs="Times New Roman"/>
          <w:i/>
          <w:iCs/>
          <w:noProof/>
          <w:sz w:val="24"/>
          <w:szCs w:val="24"/>
        </w:rPr>
        <w:t>7</w:t>
      </w:r>
      <w:r w:rsidRPr="0091439D">
        <w:rPr>
          <w:rFonts w:ascii="Times New Roman" w:hAnsi="Times New Roman" w:cs="Times New Roman"/>
          <w:noProof/>
          <w:sz w:val="24"/>
          <w:szCs w:val="24"/>
        </w:rPr>
        <w:t>(1), 15. https://doi.org/10.30602/jkk.v7i1.718</w:t>
      </w:r>
    </w:p>
    <w:p w14:paraId="58B7C0D1" w14:textId="71031776" w:rsidR="00FA1E90" w:rsidRPr="0091439D" w:rsidRDefault="00C3579E" w:rsidP="0091439D">
      <w:pPr>
        <w:spacing w:after="0" w:line="240" w:lineRule="auto"/>
        <w:jc w:val="both"/>
        <w:rPr>
          <w:rFonts w:ascii="Times New Roman" w:hAnsi="Times New Roman" w:cs="Times New Roman"/>
        </w:rPr>
      </w:pPr>
      <w:r w:rsidRPr="0091439D">
        <w:rPr>
          <w:rFonts w:ascii="Times New Roman" w:hAnsi="Times New Roman" w:cs="Times New Roman"/>
          <w:sz w:val="24"/>
          <w:szCs w:val="24"/>
        </w:rPr>
        <w:fldChar w:fldCharType="end"/>
      </w:r>
      <w:r w:rsidR="003028D4">
        <w:rPr>
          <w:rFonts w:ascii="Times New Roman" w:hAnsi="Times New Roman" w:cs="Times New Roman"/>
          <w:sz w:val="24"/>
          <w:szCs w:val="24"/>
        </w:rPr>
        <w:t xml:space="preserve"> </w:t>
      </w:r>
      <w:bookmarkStart w:id="9" w:name="_GoBack"/>
      <w:bookmarkEnd w:id="9"/>
    </w:p>
    <w:sectPr w:rsidR="00FA1E90" w:rsidRPr="0091439D" w:rsidSect="00AF2D03">
      <w:footerReference w:type="default" r:id="rId21"/>
      <w:pgSz w:w="11906" w:h="16838"/>
      <w:pgMar w:top="1440" w:right="1440" w:bottom="1440" w:left="1440" w:header="708" w:footer="567"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2BD106" w14:textId="77777777" w:rsidR="006937FA" w:rsidRDefault="006937FA" w:rsidP="0091439D">
      <w:pPr>
        <w:spacing w:after="0" w:line="240" w:lineRule="auto"/>
      </w:pPr>
      <w:r>
        <w:separator/>
      </w:r>
    </w:p>
  </w:endnote>
  <w:endnote w:type="continuationSeparator" w:id="0">
    <w:p w14:paraId="1EB02E6D" w14:textId="77777777" w:rsidR="006937FA" w:rsidRDefault="006937FA" w:rsidP="009143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E43239" w14:textId="33AD74BA" w:rsidR="00AF2D03" w:rsidRPr="00AF2D03" w:rsidRDefault="00AF2D03"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sidRPr="00AF2D03">
      <w:rPr>
        <w:rFonts w:ascii="Times New Roman" w:hAnsi="Times New Roman" w:cs="Times New Roman"/>
        <w:b/>
        <w:color w:val="000000"/>
        <w:sz w:val="24"/>
        <w:szCs w:val="24"/>
      </w:rPr>
      <w:fldChar w:fldCharType="begin"/>
    </w:r>
    <w:r w:rsidRPr="00AF2D03">
      <w:rPr>
        <w:rFonts w:ascii="Times New Roman" w:hAnsi="Times New Roman" w:cs="Times New Roman"/>
        <w:b/>
        <w:color w:val="000000"/>
        <w:sz w:val="24"/>
        <w:szCs w:val="24"/>
      </w:rPr>
      <w:instrText>PAGE</w:instrText>
    </w:r>
    <w:r w:rsidRPr="00AF2D03">
      <w:rPr>
        <w:rFonts w:ascii="Times New Roman" w:hAnsi="Times New Roman" w:cs="Times New Roman"/>
        <w:b/>
        <w:color w:val="000000"/>
        <w:sz w:val="24"/>
        <w:szCs w:val="24"/>
      </w:rPr>
      <w:fldChar w:fldCharType="separate"/>
    </w:r>
    <w:r w:rsidR="006937FA">
      <w:rPr>
        <w:rFonts w:ascii="Times New Roman" w:hAnsi="Times New Roman" w:cs="Times New Roman"/>
        <w:b/>
        <w:noProof/>
        <w:color w:val="000000"/>
        <w:sz w:val="24"/>
        <w:szCs w:val="24"/>
      </w:rPr>
      <w:t>1</w:t>
    </w:r>
    <w:r w:rsidRPr="00AF2D03">
      <w:rPr>
        <w:rFonts w:ascii="Times New Roman" w:hAnsi="Times New Roman" w:cs="Times New Roman"/>
        <w:b/>
        <w:color w:val="000000"/>
        <w:sz w:val="24"/>
        <w:szCs w:val="24"/>
      </w:rPr>
      <w:fldChar w:fldCharType="end"/>
    </w:r>
    <w:r w:rsidRPr="00AF2D03">
      <w:rPr>
        <w:rFonts w:ascii="Times New Roman" w:hAnsi="Times New Roman" w:cs="Times New Roman"/>
        <w:b/>
        <w:color w:val="000000"/>
        <w:sz w:val="24"/>
        <w:szCs w:val="24"/>
        <w:lang w:val="en-ID"/>
      </w:rPr>
      <w:t>6</w:t>
    </w:r>
    <w:r w:rsidR="00AB2B6E">
      <w:rPr>
        <w:rFonts w:ascii="Times New Roman" w:hAnsi="Times New Roman" w:cs="Times New Roman"/>
        <w:b/>
        <w:color w:val="000000"/>
        <w:sz w:val="24"/>
        <w:szCs w:val="24"/>
        <w:lang w:val="en-ID"/>
      </w:rPr>
      <w:t>530</w:t>
    </w:r>
  </w:p>
  <w:p w14:paraId="583BB705" w14:textId="77777777" w:rsidR="0091439D" w:rsidRPr="00AF2D03" w:rsidRDefault="0091439D">
    <w:pPr>
      <w:pStyle w:val="Footer"/>
      <w:rPr>
        <w:rFonts w:ascii="Times New Roman" w:hAnsi="Times New Roman" w:cs="Times New Roman"/>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E88EEF" w14:textId="319AF049"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39</w:t>
    </w:r>
  </w:p>
  <w:p w14:paraId="23C05F16" w14:textId="77777777" w:rsidR="00AB2B6E" w:rsidRPr="00AF2D03" w:rsidRDefault="00AB2B6E">
    <w:pPr>
      <w:pStyle w:val="Footer"/>
      <w:rPr>
        <w:rFonts w:ascii="Times New Roman" w:hAnsi="Times New Roman" w:cs="Times New Roman"/>
      </w:rP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74B37" w14:textId="65443EB4"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40</w:t>
    </w:r>
  </w:p>
  <w:p w14:paraId="1C4D322F" w14:textId="77777777" w:rsidR="00AB2B6E" w:rsidRPr="00AF2D03" w:rsidRDefault="00AB2B6E">
    <w:pPr>
      <w:pStyle w:val="Footer"/>
      <w:rPr>
        <w:rFonts w:ascii="Times New Roman" w:hAnsi="Times New Roman" w:cs="Times New Roman"/>
      </w:rP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206FB6" w14:textId="1F31E832"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41</w:t>
    </w:r>
  </w:p>
  <w:p w14:paraId="616A9E7D" w14:textId="77777777" w:rsidR="00AB2B6E" w:rsidRPr="00AF2D03" w:rsidRDefault="00AB2B6E">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3A516" w14:textId="4AA5D859"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31</w:t>
    </w:r>
  </w:p>
  <w:p w14:paraId="44911110" w14:textId="77777777" w:rsidR="00AB2B6E" w:rsidRPr="00AF2D03" w:rsidRDefault="00AB2B6E">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1B0ED" w14:textId="5DB87C70"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32</w:t>
    </w:r>
  </w:p>
  <w:p w14:paraId="167D5210" w14:textId="77777777" w:rsidR="00AB2B6E" w:rsidRPr="00AF2D03" w:rsidRDefault="00AB2B6E">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1C50E" w14:textId="7C2FD7C5"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33</w:t>
    </w:r>
  </w:p>
  <w:p w14:paraId="7AF18CC3" w14:textId="77777777" w:rsidR="00AB2B6E" w:rsidRPr="00AF2D03" w:rsidRDefault="00AB2B6E">
    <w:pPr>
      <w:pStyle w:val="Footer"/>
      <w:rPr>
        <w:rFonts w:ascii="Times New Roman" w:hAnsi="Times New Roman" w:cs="Times New Roman"/>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B9B8F" w14:textId="27E8DE0E"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34</w:t>
    </w:r>
  </w:p>
  <w:p w14:paraId="6BBBAB04" w14:textId="77777777" w:rsidR="00AB2B6E" w:rsidRPr="00AF2D03" w:rsidRDefault="00AB2B6E">
    <w:pPr>
      <w:pStyle w:val="Footer"/>
      <w:rPr>
        <w:rFonts w:ascii="Times New Roman" w:hAnsi="Times New Roman" w:cs="Times New Roman"/>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A14B7A" w14:textId="7F0E7851"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35</w:t>
    </w:r>
  </w:p>
  <w:p w14:paraId="21D93D6C" w14:textId="77777777" w:rsidR="00AB2B6E" w:rsidRPr="00AF2D03" w:rsidRDefault="00AB2B6E">
    <w:pPr>
      <w:pStyle w:val="Footer"/>
      <w:rPr>
        <w:rFonts w:ascii="Times New Roman" w:hAnsi="Times New Roman" w:cs="Times New Roman"/>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26282" w14:textId="18322AA6"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36</w:t>
    </w:r>
  </w:p>
  <w:p w14:paraId="4049F031" w14:textId="77777777" w:rsidR="00AB2B6E" w:rsidRPr="00AF2D03" w:rsidRDefault="00AB2B6E">
    <w:pPr>
      <w:pStyle w:val="Footer"/>
      <w:rPr>
        <w:rFonts w:ascii="Times New Roman" w:hAnsi="Times New Roman" w:cs="Times New Roman"/>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F0C2F1" w14:textId="10149D91"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37</w:t>
    </w:r>
  </w:p>
  <w:p w14:paraId="687340E9" w14:textId="77777777" w:rsidR="00AB2B6E" w:rsidRPr="00AF2D03" w:rsidRDefault="00AB2B6E">
    <w:pPr>
      <w:pStyle w:val="Footer"/>
      <w:rPr>
        <w:rFonts w:ascii="Times New Roman" w:hAnsi="Times New Roman" w:cs="Times New Roman"/>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F68CF7" w14:textId="15F40AFE" w:rsidR="00AB2B6E" w:rsidRPr="00AF2D03" w:rsidRDefault="00AB2B6E" w:rsidP="00AF2D03">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lang w:val="en-ID"/>
      </w:rPr>
    </w:pPr>
    <w:r w:rsidRPr="00AF2D03">
      <w:rPr>
        <w:rFonts w:ascii="Times New Roman" w:hAnsi="Times New Roman" w:cs="Times New Roman"/>
        <w:b/>
        <w:color w:val="000000"/>
        <w:sz w:val="24"/>
        <w:szCs w:val="24"/>
      </w:rPr>
      <w:t>PREPOTIF Jurnal Kesehatan Masyarakat</w:t>
    </w:r>
    <w:r w:rsidRPr="00AF2D03">
      <w:rPr>
        <w:rFonts w:ascii="Times New Roman" w:eastAsia="Cambria" w:hAnsi="Times New Roman" w:cs="Times New Roman"/>
        <w:color w:val="000000"/>
      </w:rPr>
      <w:tab/>
    </w:r>
    <w:r w:rsidRPr="00AF2D03">
      <w:rPr>
        <w:rFonts w:ascii="Times New Roman" w:hAnsi="Times New Roman" w:cs="Times New Roman"/>
        <w:b/>
        <w:color w:val="000000"/>
        <w:sz w:val="24"/>
        <w:szCs w:val="24"/>
      </w:rPr>
      <w:t xml:space="preserve">Page </w:t>
    </w:r>
    <w:r>
      <w:rPr>
        <w:rFonts w:ascii="Times New Roman" w:hAnsi="Times New Roman" w:cs="Times New Roman"/>
        <w:b/>
        <w:color w:val="000000"/>
        <w:sz w:val="24"/>
        <w:szCs w:val="24"/>
      </w:rPr>
      <w:t>1</w:t>
    </w:r>
    <w:r w:rsidRPr="00AF2D03">
      <w:rPr>
        <w:rFonts w:ascii="Times New Roman" w:hAnsi="Times New Roman" w:cs="Times New Roman"/>
        <w:b/>
        <w:color w:val="000000"/>
        <w:sz w:val="24"/>
        <w:szCs w:val="24"/>
        <w:lang w:val="en-ID"/>
      </w:rPr>
      <w:t>6</w:t>
    </w:r>
    <w:r>
      <w:rPr>
        <w:rFonts w:ascii="Times New Roman" w:hAnsi="Times New Roman" w:cs="Times New Roman"/>
        <w:b/>
        <w:color w:val="000000"/>
        <w:sz w:val="24"/>
        <w:szCs w:val="24"/>
        <w:lang w:val="en-ID"/>
      </w:rPr>
      <w:t>538</w:t>
    </w:r>
  </w:p>
  <w:p w14:paraId="218AA7AA" w14:textId="77777777" w:rsidR="00AB2B6E" w:rsidRPr="00AF2D03" w:rsidRDefault="00AB2B6E">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40CFA2" w14:textId="77777777" w:rsidR="006937FA" w:rsidRDefault="006937FA" w:rsidP="0091439D">
      <w:pPr>
        <w:spacing w:after="0" w:line="240" w:lineRule="auto"/>
      </w:pPr>
      <w:r>
        <w:separator/>
      </w:r>
    </w:p>
  </w:footnote>
  <w:footnote w:type="continuationSeparator" w:id="0">
    <w:p w14:paraId="1497CDC6" w14:textId="77777777" w:rsidR="006937FA" w:rsidRDefault="006937FA" w:rsidP="009143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373CE" w14:textId="77777777" w:rsidR="00AF2D03" w:rsidRPr="00AF2D03" w:rsidRDefault="00AF2D03" w:rsidP="00AF2D03">
    <w:pPr>
      <w:pStyle w:val="Header"/>
      <w:ind w:hanging="2"/>
      <w:rPr>
        <w:rFonts w:ascii="Times New Roman" w:hAnsi="Times New Roman" w:cs="Times New Roman"/>
        <w:b/>
        <w:bCs/>
        <w:sz w:val="24"/>
        <w:szCs w:val="28"/>
      </w:rPr>
    </w:pPr>
    <w:bookmarkStart w:id="0" w:name="_Hlk144579320"/>
    <w:bookmarkStart w:id="1" w:name="_Hlk144579321"/>
    <w:bookmarkStart w:id="2" w:name="_Hlk148001809"/>
    <w:bookmarkStart w:id="3" w:name="_Hlk148001810"/>
    <w:bookmarkStart w:id="4" w:name="_Hlk148001887"/>
    <w:bookmarkStart w:id="5" w:name="_Hlk148001888"/>
    <w:bookmarkStart w:id="6" w:name="_Hlk148002260"/>
    <w:bookmarkStart w:id="7" w:name="_Hlk148002261"/>
    <w:r w:rsidRPr="00AF2D03">
      <w:rPr>
        <w:rFonts w:ascii="Times New Roman" w:hAnsi="Times New Roman" w:cs="Times New Roman"/>
        <w:b/>
        <w:bCs/>
        <w:sz w:val="24"/>
        <w:szCs w:val="28"/>
      </w:rPr>
      <w:t>Volume 7, Nomor 3, Desember 202</w:t>
    </w:r>
    <w:r w:rsidRPr="00AF2D03">
      <w:rPr>
        <w:rFonts w:ascii="Times New Roman" w:hAnsi="Times New Roman" w:cs="Times New Roman"/>
        <w:b/>
        <w:bCs/>
        <w:sz w:val="24"/>
        <w:szCs w:val="28"/>
      </w:rPr>
      <w:tab/>
      <w:t xml:space="preserve">3                                           </w:t>
    </w:r>
    <w:r w:rsidRPr="00AF2D03">
      <w:rPr>
        <w:rFonts w:ascii="Times New Roman" w:hAnsi="Times New Roman" w:cs="Times New Roman"/>
        <w:sz w:val="24"/>
        <w:szCs w:val="28"/>
      </w:rPr>
      <w:t xml:space="preserve"> </w:t>
    </w:r>
    <w:r w:rsidRPr="00AF2D03">
      <w:rPr>
        <w:rFonts w:ascii="Times New Roman" w:hAnsi="Times New Roman" w:cs="Times New Roman"/>
        <w:b/>
        <w:bCs/>
        <w:sz w:val="24"/>
        <w:szCs w:val="28"/>
      </w:rPr>
      <w:t xml:space="preserve">  ISSN 2623-1581 (Online)</w:t>
    </w:r>
    <w:bookmarkEnd w:id="0"/>
    <w:bookmarkEnd w:id="1"/>
    <w:bookmarkEnd w:id="2"/>
    <w:bookmarkEnd w:id="3"/>
    <w:bookmarkEnd w:id="4"/>
    <w:bookmarkEnd w:id="5"/>
    <w:bookmarkEnd w:id="6"/>
    <w:bookmarkEnd w:id="7"/>
  </w:p>
  <w:p w14:paraId="4FF91B29" w14:textId="34EBEAF0" w:rsidR="0091439D" w:rsidRPr="00AF2D03" w:rsidRDefault="00AF2D03" w:rsidP="00AF2D03">
    <w:pPr>
      <w:pStyle w:val="Header"/>
      <w:ind w:hanging="2"/>
      <w:rPr>
        <w:rFonts w:ascii="Times New Roman" w:hAnsi="Times New Roman" w:cs="Times New Roman"/>
      </w:rPr>
    </w:pPr>
    <w:r w:rsidRPr="00AF2D03">
      <w:rPr>
        <w:rFonts w:ascii="Times New Roman" w:hAnsi="Times New Roman" w:cs="Times New Roman"/>
        <w:b/>
        <w:bCs/>
        <w:sz w:val="24"/>
        <w:szCs w:val="28"/>
      </w:rPr>
      <w:tab/>
    </w:r>
    <w:r w:rsidRPr="00AF2D03">
      <w:rPr>
        <w:rFonts w:ascii="Times New Roman" w:hAnsi="Times New Roman" w:cs="Times New Roman"/>
        <w:b/>
        <w:bCs/>
        <w:sz w:val="24"/>
        <w:szCs w:val="28"/>
      </w:rPr>
      <w:tab/>
      <w:t xml:space="preserve">                                                                                                           ISSN 2623-1573 (Prin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516F2"/>
    <w:multiLevelType w:val="hybridMultilevel"/>
    <w:tmpl w:val="80801D42"/>
    <w:lvl w:ilvl="0" w:tplc="D81C4DF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7C17E65"/>
    <w:multiLevelType w:val="hybridMultilevel"/>
    <w:tmpl w:val="187C93B2"/>
    <w:lvl w:ilvl="0" w:tplc="38090015">
      <w:start w:val="1"/>
      <w:numFmt w:val="upp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47FC43DF"/>
    <w:multiLevelType w:val="hybridMultilevel"/>
    <w:tmpl w:val="7B68DA3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D3D70E9"/>
    <w:multiLevelType w:val="hybridMultilevel"/>
    <w:tmpl w:val="FA320174"/>
    <w:lvl w:ilvl="0" w:tplc="028ADD20">
      <w:start w:val="1"/>
      <w:numFmt w:val="decimal"/>
      <w:lvlText w:val="%1."/>
      <w:lvlJc w:val="left"/>
      <w:pPr>
        <w:ind w:left="786" w:hanging="360"/>
      </w:pPr>
      <w:rPr>
        <w:rFonts w:ascii="Times New Roman" w:eastAsiaTheme="minorHAnsi" w:hAnsi="Times New Roman" w:cs="Times New Roman"/>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4D433980"/>
    <w:multiLevelType w:val="hybridMultilevel"/>
    <w:tmpl w:val="93DE2B2C"/>
    <w:lvl w:ilvl="0" w:tplc="FFFFFFFF">
      <w:start w:val="1"/>
      <w:numFmt w:val="lowerLetter"/>
      <w:lvlText w:val="%1)"/>
      <w:lvlJc w:val="left"/>
      <w:pPr>
        <w:ind w:left="720" w:hanging="360"/>
      </w:pPr>
    </w:lvl>
    <w:lvl w:ilvl="1" w:tplc="38090017">
      <w:start w:val="1"/>
      <w:numFmt w:val="lowerLetter"/>
      <w:lvlText w:val="%2)"/>
      <w:lvlJc w:val="left"/>
      <w:pPr>
        <w:ind w:left="1440" w:hanging="360"/>
      </w:pPr>
    </w:lvl>
    <w:lvl w:ilvl="2" w:tplc="F1223BA0">
      <w:start w:val="1"/>
      <w:numFmt w:val="upperLetter"/>
      <w:lvlText w:val="%3."/>
      <w:lvlJc w:val="left"/>
      <w:pPr>
        <w:ind w:left="2340" w:hanging="360"/>
      </w:pPr>
      <w:rPr>
        <w:rFonts w:hint="default"/>
      </w:rPr>
    </w:lvl>
    <w:lvl w:ilvl="3" w:tplc="A2005E3C">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B252AC3"/>
    <w:multiLevelType w:val="hybridMultilevel"/>
    <w:tmpl w:val="A7749A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6C"/>
    <w:rsid w:val="000150C1"/>
    <w:rsid w:val="000170FC"/>
    <w:rsid w:val="0003002C"/>
    <w:rsid w:val="00047114"/>
    <w:rsid w:val="00051C17"/>
    <w:rsid w:val="000611C5"/>
    <w:rsid w:val="00061C3D"/>
    <w:rsid w:val="00071CAA"/>
    <w:rsid w:val="00092DE4"/>
    <w:rsid w:val="00097A79"/>
    <w:rsid w:val="000A1133"/>
    <w:rsid w:val="000D14E5"/>
    <w:rsid w:val="000E412D"/>
    <w:rsid w:val="001464F3"/>
    <w:rsid w:val="00171604"/>
    <w:rsid w:val="00195F77"/>
    <w:rsid w:val="001E3647"/>
    <w:rsid w:val="001E55D0"/>
    <w:rsid w:val="0020082F"/>
    <w:rsid w:val="00211CDE"/>
    <w:rsid w:val="0024610F"/>
    <w:rsid w:val="0025121F"/>
    <w:rsid w:val="002620D2"/>
    <w:rsid w:val="00280655"/>
    <w:rsid w:val="00280BE5"/>
    <w:rsid w:val="002A0B84"/>
    <w:rsid w:val="002A3B35"/>
    <w:rsid w:val="002B0C3F"/>
    <w:rsid w:val="002D55DF"/>
    <w:rsid w:val="002E05E5"/>
    <w:rsid w:val="002E145A"/>
    <w:rsid w:val="002F1C97"/>
    <w:rsid w:val="002F61F8"/>
    <w:rsid w:val="003028D4"/>
    <w:rsid w:val="0031073C"/>
    <w:rsid w:val="00351FF3"/>
    <w:rsid w:val="00370F72"/>
    <w:rsid w:val="0037355A"/>
    <w:rsid w:val="003855AB"/>
    <w:rsid w:val="00397C41"/>
    <w:rsid w:val="003D49F1"/>
    <w:rsid w:val="00432B19"/>
    <w:rsid w:val="00437651"/>
    <w:rsid w:val="00465E80"/>
    <w:rsid w:val="00484BC8"/>
    <w:rsid w:val="004B4D54"/>
    <w:rsid w:val="004C5FEE"/>
    <w:rsid w:val="004C6379"/>
    <w:rsid w:val="004D29FF"/>
    <w:rsid w:val="004D4356"/>
    <w:rsid w:val="004E436C"/>
    <w:rsid w:val="004F30B2"/>
    <w:rsid w:val="00501F86"/>
    <w:rsid w:val="0054064A"/>
    <w:rsid w:val="00566D00"/>
    <w:rsid w:val="0056768A"/>
    <w:rsid w:val="00593E30"/>
    <w:rsid w:val="005C46BC"/>
    <w:rsid w:val="005D3128"/>
    <w:rsid w:val="005E4755"/>
    <w:rsid w:val="005E58E7"/>
    <w:rsid w:val="00600AA8"/>
    <w:rsid w:val="00600C11"/>
    <w:rsid w:val="006041AA"/>
    <w:rsid w:val="0061020E"/>
    <w:rsid w:val="0061622E"/>
    <w:rsid w:val="0065079D"/>
    <w:rsid w:val="00681B66"/>
    <w:rsid w:val="006830A6"/>
    <w:rsid w:val="006937FA"/>
    <w:rsid w:val="006943A1"/>
    <w:rsid w:val="006A122A"/>
    <w:rsid w:val="006B1C49"/>
    <w:rsid w:val="006C1E9F"/>
    <w:rsid w:val="006E3CFB"/>
    <w:rsid w:val="006F46BB"/>
    <w:rsid w:val="00704C4F"/>
    <w:rsid w:val="007152E0"/>
    <w:rsid w:val="00744A12"/>
    <w:rsid w:val="00760F84"/>
    <w:rsid w:val="00776312"/>
    <w:rsid w:val="007D37ED"/>
    <w:rsid w:val="007E6B47"/>
    <w:rsid w:val="007E7A7B"/>
    <w:rsid w:val="007F3A90"/>
    <w:rsid w:val="007F75C2"/>
    <w:rsid w:val="00820205"/>
    <w:rsid w:val="00834D15"/>
    <w:rsid w:val="00875049"/>
    <w:rsid w:val="00893BFB"/>
    <w:rsid w:val="008B4E5D"/>
    <w:rsid w:val="008C6CB3"/>
    <w:rsid w:val="008D37C5"/>
    <w:rsid w:val="00913F94"/>
    <w:rsid w:val="0091439D"/>
    <w:rsid w:val="009351C9"/>
    <w:rsid w:val="0095152D"/>
    <w:rsid w:val="00971A43"/>
    <w:rsid w:val="009E290E"/>
    <w:rsid w:val="00A3056B"/>
    <w:rsid w:val="00A309F5"/>
    <w:rsid w:val="00A40F10"/>
    <w:rsid w:val="00A414DC"/>
    <w:rsid w:val="00A46453"/>
    <w:rsid w:val="00A5061C"/>
    <w:rsid w:val="00A61875"/>
    <w:rsid w:val="00A820FF"/>
    <w:rsid w:val="00A8344B"/>
    <w:rsid w:val="00AB2B6E"/>
    <w:rsid w:val="00AB33F8"/>
    <w:rsid w:val="00AC2843"/>
    <w:rsid w:val="00AC6421"/>
    <w:rsid w:val="00AF2D03"/>
    <w:rsid w:val="00AF73EA"/>
    <w:rsid w:val="00B157EA"/>
    <w:rsid w:val="00B2208A"/>
    <w:rsid w:val="00B36F07"/>
    <w:rsid w:val="00B37A37"/>
    <w:rsid w:val="00B60D9B"/>
    <w:rsid w:val="00B753DD"/>
    <w:rsid w:val="00B778E9"/>
    <w:rsid w:val="00B836F8"/>
    <w:rsid w:val="00B8789B"/>
    <w:rsid w:val="00BA798F"/>
    <w:rsid w:val="00BB28B8"/>
    <w:rsid w:val="00BE142F"/>
    <w:rsid w:val="00C3579E"/>
    <w:rsid w:val="00C42C57"/>
    <w:rsid w:val="00C504F2"/>
    <w:rsid w:val="00C563EC"/>
    <w:rsid w:val="00C85159"/>
    <w:rsid w:val="00CA3E42"/>
    <w:rsid w:val="00CC2CAD"/>
    <w:rsid w:val="00D13B74"/>
    <w:rsid w:val="00D34525"/>
    <w:rsid w:val="00D3686C"/>
    <w:rsid w:val="00D368AD"/>
    <w:rsid w:val="00D5234E"/>
    <w:rsid w:val="00D83EFC"/>
    <w:rsid w:val="00DA1454"/>
    <w:rsid w:val="00DD547D"/>
    <w:rsid w:val="00DD5C78"/>
    <w:rsid w:val="00DF16E1"/>
    <w:rsid w:val="00E03C79"/>
    <w:rsid w:val="00E041AA"/>
    <w:rsid w:val="00E1078E"/>
    <w:rsid w:val="00E35010"/>
    <w:rsid w:val="00E52BE4"/>
    <w:rsid w:val="00E61A69"/>
    <w:rsid w:val="00EA7E10"/>
    <w:rsid w:val="00EB1130"/>
    <w:rsid w:val="00EB60C0"/>
    <w:rsid w:val="00EF3FB5"/>
    <w:rsid w:val="00F1167B"/>
    <w:rsid w:val="00F46B96"/>
    <w:rsid w:val="00F60FD9"/>
    <w:rsid w:val="00F91FB1"/>
    <w:rsid w:val="00FA1E90"/>
    <w:rsid w:val="00FD1454"/>
    <w:rsid w:val="00FD7AE2"/>
    <w:rsid w:val="00FE1A98"/>
    <w:rsid w:val="00FF1FD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24028"/>
  <w15:docId w15:val="{524D1756-5786-42BE-8BE0-875F9145C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36C"/>
    <w:rPr>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436C"/>
    <w:pPr>
      <w:ind w:left="720"/>
      <w:contextualSpacing/>
    </w:pPr>
  </w:style>
  <w:style w:type="character" w:customStyle="1" w:styleId="hwtze">
    <w:name w:val="hwtze"/>
    <w:basedOn w:val="DefaultParagraphFont"/>
    <w:rsid w:val="004E436C"/>
  </w:style>
  <w:style w:type="character" w:customStyle="1" w:styleId="rynqvb">
    <w:name w:val="rynqvb"/>
    <w:basedOn w:val="DefaultParagraphFont"/>
    <w:rsid w:val="004E436C"/>
  </w:style>
  <w:style w:type="character" w:styleId="Hyperlink">
    <w:name w:val="Hyperlink"/>
    <w:basedOn w:val="DefaultParagraphFont"/>
    <w:uiPriority w:val="99"/>
    <w:unhideWhenUsed/>
    <w:rsid w:val="00875049"/>
    <w:rPr>
      <w:color w:val="0563C1" w:themeColor="hyperlink"/>
      <w:u w:val="single"/>
    </w:rPr>
  </w:style>
  <w:style w:type="character" w:customStyle="1" w:styleId="UnresolvedMention1">
    <w:name w:val="Unresolved Mention1"/>
    <w:basedOn w:val="DefaultParagraphFont"/>
    <w:uiPriority w:val="99"/>
    <w:semiHidden/>
    <w:unhideWhenUsed/>
    <w:rsid w:val="00875049"/>
    <w:rPr>
      <w:color w:val="605E5C"/>
      <w:shd w:val="clear" w:color="auto" w:fill="E1DFDD"/>
    </w:rPr>
  </w:style>
  <w:style w:type="table" w:styleId="TableGrid">
    <w:name w:val="Table Grid"/>
    <w:basedOn w:val="TableNormal"/>
    <w:uiPriority w:val="39"/>
    <w:rsid w:val="000170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13B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w">
    <w:name w:val="sw"/>
    <w:basedOn w:val="DefaultParagraphFont"/>
    <w:rsid w:val="00D368AD"/>
  </w:style>
  <w:style w:type="character" w:customStyle="1" w:styleId="hgkelc">
    <w:name w:val="hgkelc"/>
    <w:basedOn w:val="DefaultParagraphFont"/>
    <w:rsid w:val="00593E30"/>
  </w:style>
  <w:style w:type="paragraph" w:styleId="HTMLPreformatted">
    <w:name w:val="HTML Preformatted"/>
    <w:basedOn w:val="Normal"/>
    <w:link w:val="HTMLPreformattedChar"/>
    <w:uiPriority w:val="99"/>
    <w:semiHidden/>
    <w:unhideWhenUsed/>
    <w:rsid w:val="000611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0611C5"/>
    <w:rPr>
      <w:rFonts w:ascii="Courier New" w:eastAsia="Times New Roman" w:hAnsi="Courier New" w:cs="Courier New"/>
      <w:kern w:val="0"/>
      <w:sz w:val="20"/>
      <w:szCs w:val="20"/>
      <w:lang w:eastAsia="en-ID"/>
      <w14:ligatures w14:val="none"/>
    </w:rPr>
  </w:style>
  <w:style w:type="character" w:customStyle="1" w:styleId="y2iqfc">
    <w:name w:val="y2iqfc"/>
    <w:basedOn w:val="DefaultParagraphFont"/>
    <w:rsid w:val="000611C5"/>
  </w:style>
  <w:style w:type="character" w:styleId="CommentReference">
    <w:name w:val="annotation reference"/>
    <w:basedOn w:val="DefaultParagraphFont"/>
    <w:uiPriority w:val="99"/>
    <w:semiHidden/>
    <w:unhideWhenUsed/>
    <w:rsid w:val="006943A1"/>
    <w:rPr>
      <w:sz w:val="16"/>
      <w:szCs w:val="16"/>
    </w:rPr>
  </w:style>
  <w:style w:type="paragraph" w:styleId="CommentText">
    <w:name w:val="annotation text"/>
    <w:basedOn w:val="Normal"/>
    <w:link w:val="CommentTextChar"/>
    <w:uiPriority w:val="99"/>
    <w:semiHidden/>
    <w:unhideWhenUsed/>
    <w:rsid w:val="006943A1"/>
    <w:pPr>
      <w:spacing w:line="240" w:lineRule="auto"/>
    </w:pPr>
    <w:rPr>
      <w:sz w:val="20"/>
      <w:szCs w:val="20"/>
    </w:rPr>
  </w:style>
  <w:style w:type="character" w:customStyle="1" w:styleId="CommentTextChar">
    <w:name w:val="Comment Text Char"/>
    <w:basedOn w:val="DefaultParagraphFont"/>
    <w:link w:val="CommentText"/>
    <w:uiPriority w:val="99"/>
    <w:semiHidden/>
    <w:rsid w:val="006943A1"/>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6943A1"/>
    <w:rPr>
      <w:b/>
      <w:bCs/>
    </w:rPr>
  </w:style>
  <w:style w:type="character" w:customStyle="1" w:styleId="CommentSubjectChar">
    <w:name w:val="Comment Subject Char"/>
    <w:basedOn w:val="CommentTextChar"/>
    <w:link w:val="CommentSubject"/>
    <w:uiPriority w:val="99"/>
    <w:semiHidden/>
    <w:rsid w:val="006943A1"/>
    <w:rPr>
      <w:b/>
      <w:bCs/>
      <w:kern w:val="0"/>
      <w:sz w:val="20"/>
      <w:szCs w:val="20"/>
      <w:lang w:val="en-US"/>
      <w14:ligatures w14:val="none"/>
    </w:rPr>
  </w:style>
  <w:style w:type="paragraph" w:styleId="BalloonText">
    <w:name w:val="Balloon Text"/>
    <w:basedOn w:val="Normal"/>
    <w:link w:val="BalloonTextChar"/>
    <w:uiPriority w:val="99"/>
    <w:semiHidden/>
    <w:unhideWhenUsed/>
    <w:rsid w:val="006943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3A1"/>
    <w:rPr>
      <w:rFonts w:ascii="Tahoma" w:hAnsi="Tahoma" w:cs="Tahoma"/>
      <w:kern w:val="0"/>
      <w:sz w:val="16"/>
      <w:szCs w:val="16"/>
      <w:lang w:val="en-US"/>
      <w14:ligatures w14:val="none"/>
    </w:rPr>
  </w:style>
  <w:style w:type="paragraph" w:styleId="Header">
    <w:name w:val="header"/>
    <w:basedOn w:val="Normal"/>
    <w:link w:val="HeaderChar"/>
    <w:unhideWhenUsed/>
    <w:rsid w:val="009143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39D"/>
    <w:rPr>
      <w:kern w:val="0"/>
      <w:lang w:val="en-US"/>
      <w14:ligatures w14:val="none"/>
    </w:rPr>
  </w:style>
  <w:style w:type="paragraph" w:styleId="Footer">
    <w:name w:val="footer"/>
    <w:basedOn w:val="Normal"/>
    <w:link w:val="FooterChar"/>
    <w:uiPriority w:val="99"/>
    <w:unhideWhenUsed/>
    <w:rsid w:val="009143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39D"/>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478511">
      <w:bodyDiv w:val="1"/>
      <w:marLeft w:val="0"/>
      <w:marRight w:val="0"/>
      <w:marTop w:val="0"/>
      <w:marBottom w:val="0"/>
      <w:divBdr>
        <w:top w:val="none" w:sz="0" w:space="0" w:color="auto"/>
        <w:left w:val="none" w:sz="0" w:space="0" w:color="auto"/>
        <w:bottom w:val="none" w:sz="0" w:space="0" w:color="auto"/>
        <w:right w:val="none" w:sz="0" w:space="0" w:color="auto"/>
      </w:divBdr>
      <w:divsChild>
        <w:div w:id="1377051137">
          <w:marLeft w:val="0"/>
          <w:marRight w:val="0"/>
          <w:marTop w:val="0"/>
          <w:marBottom w:val="0"/>
          <w:divBdr>
            <w:top w:val="none" w:sz="0" w:space="0" w:color="auto"/>
            <w:left w:val="none" w:sz="0" w:space="0" w:color="auto"/>
            <w:bottom w:val="none" w:sz="0" w:space="0" w:color="auto"/>
            <w:right w:val="none" w:sz="0" w:space="0" w:color="auto"/>
          </w:divBdr>
        </w:div>
      </w:divsChild>
    </w:div>
    <w:div w:id="569269004">
      <w:bodyDiv w:val="1"/>
      <w:marLeft w:val="0"/>
      <w:marRight w:val="0"/>
      <w:marTop w:val="0"/>
      <w:marBottom w:val="0"/>
      <w:divBdr>
        <w:top w:val="none" w:sz="0" w:space="0" w:color="auto"/>
        <w:left w:val="none" w:sz="0" w:space="0" w:color="auto"/>
        <w:bottom w:val="none" w:sz="0" w:space="0" w:color="auto"/>
        <w:right w:val="none" w:sz="0" w:space="0" w:color="auto"/>
      </w:divBdr>
    </w:div>
    <w:div w:id="1215701188">
      <w:bodyDiv w:val="1"/>
      <w:marLeft w:val="0"/>
      <w:marRight w:val="0"/>
      <w:marTop w:val="0"/>
      <w:marBottom w:val="0"/>
      <w:divBdr>
        <w:top w:val="none" w:sz="0" w:space="0" w:color="auto"/>
        <w:left w:val="none" w:sz="0" w:space="0" w:color="auto"/>
        <w:bottom w:val="none" w:sz="0" w:space="0" w:color="auto"/>
        <w:right w:val="none" w:sz="0" w:space="0" w:color="auto"/>
      </w:divBdr>
      <w:divsChild>
        <w:div w:id="896354355">
          <w:marLeft w:val="0"/>
          <w:marRight w:val="0"/>
          <w:marTop w:val="0"/>
          <w:marBottom w:val="0"/>
          <w:divBdr>
            <w:top w:val="none" w:sz="0" w:space="0" w:color="auto"/>
            <w:left w:val="none" w:sz="0" w:space="0" w:color="auto"/>
            <w:bottom w:val="none" w:sz="0" w:space="0" w:color="auto"/>
            <w:right w:val="none" w:sz="0" w:space="0" w:color="auto"/>
          </w:divBdr>
        </w:div>
        <w:div w:id="1460759264">
          <w:marLeft w:val="0"/>
          <w:marRight w:val="0"/>
          <w:marTop w:val="0"/>
          <w:marBottom w:val="0"/>
          <w:divBdr>
            <w:top w:val="none" w:sz="0" w:space="0" w:color="auto"/>
            <w:left w:val="none" w:sz="0" w:space="0" w:color="auto"/>
            <w:bottom w:val="none" w:sz="0" w:space="0" w:color="auto"/>
            <w:right w:val="none" w:sz="0" w:space="0" w:color="auto"/>
          </w:divBdr>
        </w:div>
        <w:div w:id="1143304121">
          <w:marLeft w:val="0"/>
          <w:marRight w:val="0"/>
          <w:marTop w:val="0"/>
          <w:marBottom w:val="0"/>
          <w:divBdr>
            <w:top w:val="none" w:sz="0" w:space="0" w:color="auto"/>
            <w:left w:val="none" w:sz="0" w:space="0" w:color="auto"/>
            <w:bottom w:val="none" w:sz="0" w:space="0" w:color="auto"/>
            <w:right w:val="none" w:sz="0" w:space="0" w:color="auto"/>
          </w:divBdr>
        </w:div>
        <w:div w:id="577590782">
          <w:marLeft w:val="0"/>
          <w:marRight w:val="0"/>
          <w:marTop w:val="0"/>
          <w:marBottom w:val="0"/>
          <w:divBdr>
            <w:top w:val="none" w:sz="0" w:space="0" w:color="auto"/>
            <w:left w:val="none" w:sz="0" w:space="0" w:color="auto"/>
            <w:bottom w:val="none" w:sz="0" w:space="0" w:color="auto"/>
            <w:right w:val="none" w:sz="0" w:space="0" w:color="auto"/>
          </w:divBdr>
        </w:div>
        <w:div w:id="228461463">
          <w:marLeft w:val="0"/>
          <w:marRight w:val="0"/>
          <w:marTop w:val="0"/>
          <w:marBottom w:val="0"/>
          <w:divBdr>
            <w:top w:val="none" w:sz="0" w:space="0" w:color="auto"/>
            <w:left w:val="none" w:sz="0" w:space="0" w:color="auto"/>
            <w:bottom w:val="none" w:sz="0" w:space="0" w:color="auto"/>
            <w:right w:val="none" w:sz="0" w:space="0" w:color="auto"/>
          </w:divBdr>
        </w:div>
        <w:div w:id="651831947">
          <w:marLeft w:val="0"/>
          <w:marRight w:val="0"/>
          <w:marTop w:val="0"/>
          <w:marBottom w:val="0"/>
          <w:divBdr>
            <w:top w:val="none" w:sz="0" w:space="0" w:color="auto"/>
            <w:left w:val="none" w:sz="0" w:space="0" w:color="auto"/>
            <w:bottom w:val="none" w:sz="0" w:space="0" w:color="auto"/>
            <w:right w:val="none" w:sz="0" w:space="0" w:color="auto"/>
          </w:divBdr>
        </w:div>
        <w:div w:id="988705465">
          <w:marLeft w:val="0"/>
          <w:marRight w:val="0"/>
          <w:marTop w:val="0"/>
          <w:marBottom w:val="0"/>
          <w:divBdr>
            <w:top w:val="none" w:sz="0" w:space="0" w:color="auto"/>
            <w:left w:val="none" w:sz="0" w:space="0" w:color="auto"/>
            <w:bottom w:val="none" w:sz="0" w:space="0" w:color="auto"/>
            <w:right w:val="none" w:sz="0" w:space="0" w:color="auto"/>
          </w:divBdr>
        </w:div>
        <w:div w:id="1477455686">
          <w:marLeft w:val="0"/>
          <w:marRight w:val="0"/>
          <w:marTop w:val="0"/>
          <w:marBottom w:val="0"/>
          <w:divBdr>
            <w:top w:val="none" w:sz="0" w:space="0" w:color="auto"/>
            <w:left w:val="none" w:sz="0" w:space="0" w:color="auto"/>
            <w:bottom w:val="none" w:sz="0" w:space="0" w:color="auto"/>
            <w:right w:val="none" w:sz="0" w:space="0" w:color="auto"/>
          </w:divBdr>
        </w:div>
        <w:div w:id="803353474">
          <w:marLeft w:val="0"/>
          <w:marRight w:val="0"/>
          <w:marTop w:val="0"/>
          <w:marBottom w:val="0"/>
          <w:divBdr>
            <w:top w:val="none" w:sz="0" w:space="0" w:color="auto"/>
            <w:left w:val="none" w:sz="0" w:space="0" w:color="auto"/>
            <w:bottom w:val="none" w:sz="0" w:space="0" w:color="auto"/>
            <w:right w:val="none" w:sz="0" w:space="0" w:color="auto"/>
          </w:divBdr>
        </w:div>
        <w:div w:id="665280420">
          <w:marLeft w:val="0"/>
          <w:marRight w:val="0"/>
          <w:marTop w:val="0"/>
          <w:marBottom w:val="0"/>
          <w:divBdr>
            <w:top w:val="none" w:sz="0" w:space="0" w:color="auto"/>
            <w:left w:val="none" w:sz="0" w:space="0" w:color="auto"/>
            <w:bottom w:val="none" w:sz="0" w:space="0" w:color="auto"/>
            <w:right w:val="none" w:sz="0" w:space="0" w:color="auto"/>
          </w:divBdr>
        </w:div>
        <w:div w:id="763764438">
          <w:marLeft w:val="0"/>
          <w:marRight w:val="0"/>
          <w:marTop w:val="0"/>
          <w:marBottom w:val="0"/>
          <w:divBdr>
            <w:top w:val="none" w:sz="0" w:space="0" w:color="auto"/>
            <w:left w:val="none" w:sz="0" w:space="0" w:color="auto"/>
            <w:bottom w:val="none" w:sz="0" w:space="0" w:color="auto"/>
            <w:right w:val="none" w:sz="0" w:space="0" w:color="auto"/>
          </w:divBdr>
        </w:div>
        <w:div w:id="163671355">
          <w:marLeft w:val="0"/>
          <w:marRight w:val="0"/>
          <w:marTop w:val="0"/>
          <w:marBottom w:val="0"/>
          <w:divBdr>
            <w:top w:val="none" w:sz="0" w:space="0" w:color="auto"/>
            <w:left w:val="none" w:sz="0" w:space="0" w:color="auto"/>
            <w:bottom w:val="none" w:sz="0" w:space="0" w:color="auto"/>
            <w:right w:val="none" w:sz="0" w:space="0" w:color="auto"/>
          </w:divBdr>
        </w:div>
        <w:div w:id="162665012">
          <w:marLeft w:val="0"/>
          <w:marRight w:val="0"/>
          <w:marTop w:val="0"/>
          <w:marBottom w:val="0"/>
          <w:divBdr>
            <w:top w:val="none" w:sz="0" w:space="0" w:color="auto"/>
            <w:left w:val="none" w:sz="0" w:space="0" w:color="auto"/>
            <w:bottom w:val="none" w:sz="0" w:space="0" w:color="auto"/>
            <w:right w:val="none" w:sz="0" w:space="0" w:color="auto"/>
          </w:divBdr>
        </w:div>
        <w:div w:id="1554612006">
          <w:marLeft w:val="0"/>
          <w:marRight w:val="0"/>
          <w:marTop w:val="0"/>
          <w:marBottom w:val="0"/>
          <w:divBdr>
            <w:top w:val="none" w:sz="0" w:space="0" w:color="auto"/>
            <w:left w:val="none" w:sz="0" w:space="0" w:color="auto"/>
            <w:bottom w:val="none" w:sz="0" w:space="0" w:color="auto"/>
            <w:right w:val="none" w:sz="0" w:space="0" w:color="auto"/>
          </w:divBdr>
        </w:div>
        <w:div w:id="114908242">
          <w:marLeft w:val="0"/>
          <w:marRight w:val="0"/>
          <w:marTop w:val="0"/>
          <w:marBottom w:val="0"/>
          <w:divBdr>
            <w:top w:val="none" w:sz="0" w:space="0" w:color="auto"/>
            <w:left w:val="none" w:sz="0" w:space="0" w:color="auto"/>
            <w:bottom w:val="none" w:sz="0" w:space="0" w:color="auto"/>
            <w:right w:val="none" w:sz="0" w:space="0" w:color="auto"/>
          </w:divBdr>
        </w:div>
        <w:div w:id="1761560968">
          <w:marLeft w:val="0"/>
          <w:marRight w:val="0"/>
          <w:marTop w:val="0"/>
          <w:marBottom w:val="0"/>
          <w:divBdr>
            <w:top w:val="none" w:sz="0" w:space="0" w:color="auto"/>
            <w:left w:val="none" w:sz="0" w:space="0" w:color="auto"/>
            <w:bottom w:val="none" w:sz="0" w:space="0" w:color="auto"/>
            <w:right w:val="none" w:sz="0" w:space="0" w:color="auto"/>
          </w:divBdr>
        </w:div>
        <w:div w:id="365715378">
          <w:marLeft w:val="0"/>
          <w:marRight w:val="0"/>
          <w:marTop w:val="0"/>
          <w:marBottom w:val="0"/>
          <w:divBdr>
            <w:top w:val="none" w:sz="0" w:space="0" w:color="auto"/>
            <w:left w:val="none" w:sz="0" w:space="0" w:color="auto"/>
            <w:bottom w:val="none" w:sz="0" w:space="0" w:color="auto"/>
            <w:right w:val="none" w:sz="0" w:space="0" w:color="auto"/>
          </w:divBdr>
        </w:div>
      </w:divsChild>
    </w:div>
    <w:div w:id="1545940874">
      <w:bodyDiv w:val="1"/>
      <w:marLeft w:val="0"/>
      <w:marRight w:val="0"/>
      <w:marTop w:val="0"/>
      <w:marBottom w:val="0"/>
      <w:divBdr>
        <w:top w:val="none" w:sz="0" w:space="0" w:color="auto"/>
        <w:left w:val="none" w:sz="0" w:space="0" w:color="auto"/>
        <w:bottom w:val="none" w:sz="0" w:space="0" w:color="auto"/>
        <w:right w:val="none" w:sz="0" w:space="0" w:color="auto"/>
      </w:divBdr>
      <w:divsChild>
        <w:div w:id="577909870">
          <w:marLeft w:val="0"/>
          <w:marRight w:val="0"/>
          <w:marTop w:val="0"/>
          <w:marBottom w:val="0"/>
          <w:divBdr>
            <w:top w:val="none" w:sz="0" w:space="0" w:color="auto"/>
            <w:left w:val="none" w:sz="0" w:space="0" w:color="auto"/>
            <w:bottom w:val="none" w:sz="0" w:space="0" w:color="auto"/>
            <w:right w:val="none" w:sz="0" w:space="0" w:color="auto"/>
          </w:divBdr>
        </w:div>
        <w:div w:id="1827896057">
          <w:marLeft w:val="0"/>
          <w:marRight w:val="0"/>
          <w:marTop w:val="0"/>
          <w:marBottom w:val="0"/>
          <w:divBdr>
            <w:top w:val="none" w:sz="0" w:space="0" w:color="auto"/>
            <w:left w:val="none" w:sz="0" w:space="0" w:color="auto"/>
            <w:bottom w:val="none" w:sz="0" w:space="0" w:color="auto"/>
            <w:right w:val="none" w:sz="0" w:space="0" w:color="auto"/>
          </w:divBdr>
        </w:div>
        <w:div w:id="1258751959">
          <w:marLeft w:val="0"/>
          <w:marRight w:val="0"/>
          <w:marTop w:val="0"/>
          <w:marBottom w:val="0"/>
          <w:divBdr>
            <w:top w:val="none" w:sz="0" w:space="0" w:color="auto"/>
            <w:left w:val="none" w:sz="0" w:space="0" w:color="auto"/>
            <w:bottom w:val="none" w:sz="0" w:space="0" w:color="auto"/>
            <w:right w:val="none" w:sz="0" w:space="0" w:color="auto"/>
          </w:divBdr>
        </w:div>
      </w:divsChild>
    </w:div>
    <w:div w:id="1993828761">
      <w:bodyDiv w:val="1"/>
      <w:marLeft w:val="0"/>
      <w:marRight w:val="0"/>
      <w:marTop w:val="0"/>
      <w:marBottom w:val="0"/>
      <w:divBdr>
        <w:top w:val="none" w:sz="0" w:space="0" w:color="auto"/>
        <w:left w:val="none" w:sz="0" w:space="0" w:color="auto"/>
        <w:bottom w:val="none" w:sz="0" w:space="0" w:color="auto"/>
        <w:right w:val="none" w:sz="0" w:space="0" w:color="auto"/>
      </w:divBdr>
      <w:divsChild>
        <w:div w:id="698312701">
          <w:marLeft w:val="0"/>
          <w:marRight w:val="0"/>
          <w:marTop w:val="0"/>
          <w:marBottom w:val="0"/>
          <w:divBdr>
            <w:top w:val="none" w:sz="0" w:space="0" w:color="auto"/>
            <w:left w:val="none" w:sz="0" w:space="0" w:color="auto"/>
            <w:bottom w:val="none" w:sz="0" w:space="0" w:color="auto"/>
            <w:right w:val="none" w:sz="0" w:space="0" w:color="auto"/>
          </w:divBdr>
        </w:div>
        <w:div w:id="225410042">
          <w:marLeft w:val="0"/>
          <w:marRight w:val="0"/>
          <w:marTop w:val="0"/>
          <w:marBottom w:val="0"/>
          <w:divBdr>
            <w:top w:val="none" w:sz="0" w:space="0" w:color="auto"/>
            <w:left w:val="none" w:sz="0" w:space="0" w:color="auto"/>
            <w:bottom w:val="none" w:sz="0" w:space="0" w:color="auto"/>
            <w:right w:val="none" w:sz="0" w:space="0" w:color="auto"/>
          </w:divBdr>
        </w:div>
        <w:div w:id="1394738221">
          <w:marLeft w:val="0"/>
          <w:marRight w:val="0"/>
          <w:marTop w:val="0"/>
          <w:marBottom w:val="0"/>
          <w:divBdr>
            <w:top w:val="none" w:sz="0" w:space="0" w:color="auto"/>
            <w:left w:val="none" w:sz="0" w:space="0" w:color="auto"/>
            <w:bottom w:val="none" w:sz="0" w:space="0" w:color="auto"/>
            <w:right w:val="none" w:sz="0" w:space="0" w:color="auto"/>
          </w:divBdr>
        </w:div>
        <w:div w:id="787284683">
          <w:marLeft w:val="0"/>
          <w:marRight w:val="0"/>
          <w:marTop w:val="0"/>
          <w:marBottom w:val="0"/>
          <w:divBdr>
            <w:top w:val="none" w:sz="0" w:space="0" w:color="auto"/>
            <w:left w:val="none" w:sz="0" w:space="0" w:color="auto"/>
            <w:bottom w:val="none" w:sz="0" w:space="0" w:color="auto"/>
            <w:right w:val="none" w:sz="0" w:space="0" w:color="auto"/>
          </w:divBdr>
        </w:div>
        <w:div w:id="877159151">
          <w:marLeft w:val="0"/>
          <w:marRight w:val="0"/>
          <w:marTop w:val="0"/>
          <w:marBottom w:val="0"/>
          <w:divBdr>
            <w:top w:val="none" w:sz="0" w:space="0" w:color="auto"/>
            <w:left w:val="none" w:sz="0" w:space="0" w:color="auto"/>
            <w:bottom w:val="none" w:sz="0" w:space="0" w:color="auto"/>
            <w:right w:val="none" w:sz="0" w:space="0" w:color="auto"/>
          </w:divBdr>
        </w:div>
        <w:div w:id="46690723">
          <w:marLeft w:val="0"/>
          <w:marRight w:val="0"/>
          <w:marTop w:val="0"/>
          <w:marBottom w:val="0"/>
          <w:divBdr>
            <w:top w:val="none" w:sz="0" w:space="0" w:color="auto"/>
            <w:left w:val="none" w:sz="0" w:space="0" w:color="auto"/>
            <w:bottom w:val="none" w:sz="0" w:space="0" w:color="auto"/>
            <w:right w:val="none" w:sz="0" w:space="0" w:color="auto"/>
          </w:divBdr>
        </w:div>
        <w:div w:id="829521419">
          <w:marLeft w:val="0"/>
          <w:marRight w:val="0"/>
          <w:marTop w:val="0"/>
          <w:marBottom w:val="0"/>
          <w:divBdr>
            <w:top w:val="none" w:sz="0" w:space="0" w:color="auto"/>
            <w:left w:val="none" w:sz="0" w:space="0" w:color="auto"/>
            <w:bottom w:val="none" w:sz="0" w:space="0" w:color="auto"/>
            <w:right w:val="none" w:sz="0" w:space="0" w:color="auto"/>
          </w:divBdr>
        </w:div>
        <w:div w:id="662970227">
          <w:marLeft w:val="0"/>
          <w:marRight w:val="0"/>
          <w:marTop w:val="0"/>
          <w:marBottom w:val="0"/>
          <w:divBdr>
            <w:top w:val="none" w:sz="0" w:space="0" w:color="auto"/>
            <w:left w:val="none" w:sz="0" w:space="0" w:color="auto"/>
            <w:bottom w:val="none" w:sz="0" w:space="0" w:color="auto"/>
            <w:right w:val="none" w:sz="0" w:space="0" w:color="auto"/>
          </w:divBdr>
        </w:div>
        <w:div w:id="259527817">
          <w:marLeft w:val="0"/>
          <w:marRight w:val="0"/>
          <w:marTop w:val="0"/>
          <w:marBottom w:val="0"/>
          <w:divBdr>
            <w:top w:val="none" w:sz="0" w:space="0" w:color="auto"/>
            <w:left w:val="none" w:sz="0" w:space="0" w:color="auto"/>
            <w:bottom w:val="none" w:sz="0" w:space="0" w:color="auto"/>
            <w:right w:val="none" w:sz="0" w:space="0" w:color="auto"/>
          </w:divBdr>
        </w:div>
        <w:div w:id="1459495645">
          <w:marLeft w:val="0"/>
          <w:marRight w:val="0"/>
          <w:marTop w:val="0"/>
          <w:marBottom w:val="0"/>
          <w:divBdr>
            <w:top w:val="none" w:sz="0" w:space="0" w:color="auto"/>
            <w:left w:val="none" w:sz="0" w:space="0" w:color="auto"/>
            <w:bottom w:val="none" w:sz="0" w:space="0" w:color="auto"/>
            <w:right w:val="none" w:sz="0" w:space="0" w:color="auto"/>
          </w:divBdr>
        </w:div>
        <w:div w:id="87697929">
          <w:marLeft w:val="0"/>
          <w:marRight w:val="0"/>
          <w:marTop w:val="0"/>
          <w:marBottom w:val="0"/>
          <w:divBdr>
            <w:top w:val="none" w:sz="0" w:space="0" w:color="auto"/>
            <w:left w:val="none" w:sz="0" w:space="0" w:color="auto"/>
            <w:bottom w:val="none" w:sz="0" w:space="0" w:color="auto"/>
            <w:right w:val="none" w:sz="0" w:space="0" w:color="auto"/>
          </w:divBdr>
        </w:div>
        <w:div w:id="880366357">
          <w:marLeft w:val="0"/>
          <w:marRight w:val="0"/>
          <w:marTop w:val="0"/>
          <w:marBottom w:val="0"/>
          <w:divBdr>
            <w:top w:val="none" w:sz="0" w:space="0" w:color="auto"/>
            <w:left w:val="none" w:sz="0" w:space="0" w:color="auto"/>
            <w:bottom w:val="none" w:sz="0" w:space="0" w:color="auto"/>
            <w:right w:val="none" w:sz="0" w:space="0" w:color="auto"/>
          </w:divBdr>
        </w:div>
        <w:div w:id="1823543620">
          <w:marLeft w:val="0"/>
          <w:marRight w:val="0"/>
          <w:marTop w:val="0"/>
          <w:marBottom w:val="0"/>
          <w:divBdr>
            <w:top w:val="none" w:sz="0" w:space="0" w:color="auto"/>
            <w:left w:val="none" w:sz="0" w:space="0" w:color="auto"/>
            <w:bottom w:val="none" w:sz="0" w:space="0" w:color="auto"/>
            <w:right w:val="none" w:sz="0" w:space="0" w:color="auto"/>
          </w:divBdr>
        </w:div>
      </w:divsChild>
    </w:div>
    <w:div w:id="2112624548">
      <w:bodyDiv w:val="1"/>
      <w:marLeft w:val="0"/>
      <w:marRight w:val="0"/>
      <w:marTop w:val="0"/>
      <w:marBottom w:val="0"/>
      <w:divBdr>
        <w:top w:val="none" w:sz="0" w:space="0" w:color="auto"/>
        <w:left w:val="none" w:sz="0" w:space="0" w:color="auto"/>
        <w:bottom w:val="none" w:sz="0" w:space="0" w:color="auto"/>
        <w:right w:val="none" w:sz="0" w:space="0" w:color="auto"/>
      </w:divBdr>
      <w:divsChild>
        <w:div w:id="962231798">
          <w:marLeft w:val="0"/>
          <w:marRight w:val="0"/>
          <w:marTop w:val="0"/>
          <w:marBottom w:val="0"/>
          <w:divBdr>
            <w:top w:val="none" w:sz="0" w:space="0" w:color="auto"/>
            <w:left w:val="none" w:sz="0" w:space="0" w:color="auto"/>
            <w:bottom w:val="none" w:sz="0" w:space="0" w:color="auto"/>
            <w:right w:val="none" w:sz="0" w:space="0" w:color="auto"/>
          </w:divBdr>
        </w:div>
        <w:div w:id="1959290071">
          <w:marLeft w:val="0"/>
          <w:marRight w:val="0"/>
          <w:marTop w:val="0"/>
          <w:marBottom w:val="0"/>
          <w:divBdr>
            <w:top w:val="none" w:sz="0" w:space="0" w:color="auto"/>
            <w:left w:val="none" w:sz="0" w:space="0" w:color="auto"/>
            <w:bottom w:val="none" w:sz="0" w:space="0" w:color="auto"/>
            <w:right w:val="none" w:sz="0" w:space="0" w:color="auto"/>
          </w:divBdr>
        </w:div>
        <w:div w:id="11063900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rifkes@gmail.com" TargetMode="External"/><Relationship Id="rId13" Type="http://schemas.openxmlformats.org/officeDocument/2006/relationships/footer" Target="footer4.xml"/><Relationship Id="rId18" Type="http://schemas.openxmlformats.org/officeDocument/2006/relationships/footer" Target="footer9.xml"/><Relationship Id="rId3" Type="http://schemas.openxmlformats.org/officeDocument/2006/relationships/styles" Target="styles.xml"/><Relationship Id="rId21" Type="http://schemas.openxmlformats.org/officeDocument/2006/relationships/footer" Target="footer12.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53C2A-E4A2-4AD6-AEC5-CAA770628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14299</Words>
  <Characters>81508</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usri Dwi Lestari</dc:creator>
  <cp:lastModifiedBy>LANGGINI 013</cp:lastModifiedBy>
  <cp:revision>8</cp:revision>
  <cp:lastPrinted>2023-12-08T09:31:00Z</cp:lastPrinted>
  <dcterms:created xsi:type="dcterms:W3CDTF">2023-11-18T04:25:00Z</dcterms:created>
  <dcterms:modified xsi:type="dcterms:W3CDTF">2023-12-0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954d55-4f5c-3e4a-be1b-f94699e0a342</vt:lpwstr>
  </property>
  <property fmtid="{D5CDD505-2E9C-101B-9397-08002B2CF9AE}" pid="24" name="Mendeley Citation Style_1">
    <vt:lpwstr>http://www.zotero.org/styles/apa</vt:lpwstr>
  </property>
</Properties>
</file>